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8D0A57A" w14:textId="3975F898" w:rsidR="00EB0BFE" w:rsidRDefault="00F62FA9" w:rsidP="00652117">
      <w:pPr>
        <w:jc w:val="center"/>
      </w:pPr>
      <w:r>
        <w:rPr>
          <w:noProof/>
        </w:rPr>
        <w:drawing>
          <wp:inline distT="0" distB="0" distL="0" distR="0" wp14:anchorId="6DD1F09D" wp14:editId="3A5C0912">
            <wp:extent cx="4495800" cy="4495800"/>
            <wp:effectExtent l="0" t="0" r="0" b="0"/>
            <wp:docPr id="1337833475" name="Grafik 1" descr="Statistik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33475" name="Grafik 1337833475" descr="Statistiken mit einfarbiger Füllun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495800" cy="4495800"/>
                    </a:xfrm>
                    <a:prstGeom prst="rect">
                      <a:avLst/>
                    </a:prstGeom>
                  </pic:spPr>
                </pic:pic>
              </a:graphicData>
            </a:graphic>
          </wp:inline>
        </w:drawing>
      </w:r>
    </w:p>
    <w:p w14:paraId="3946555C" w14:textId="7D63286C" w:rsidR="00652117" w:rsidRDefault="00652117" w:rsidP="00652117">
      <w:pPr>
        <w:jc w:val="center"/>
        <w:rPr>
          <w:sz w:val="40"/>
          <w:szCs w:val="40"/>
        </w:rPr>
      </w:pPr>
      <w:r w:rsidRPr="00652117">
        <w:rPr>
          <w:sz w:val="40"/>
          <w:szCs w:val="40"/>
        </w:rPr>
        <w:t>Tobias Buess</w:t>
      </w:r>
    </w:p>
    <w:p w14:paraId="22BB8F52" w14:textId="0C9CF841" w:rsidR="00857BBF" w:rsidRPr="0030108A" w:rsidRDefault="00652117" w:rsidP="0030108A">
      <w:pPr>
        <w:jc w:val="center"/>
        <w:rPr>
          <w:sz w:val="40"/>
          <w:szCs w:val="40"/>
        </w:rPr>
      </w:pPr>
      <w:r>
        <w:rPr>
          <w:sz w:val="40"/>
          <w:szCs w:val="40"/>
        </w:rPr>
        <w:t>Semester</w:t>
      </w:r>
      <w:r w:rsidR="001B379C">
        <w:rPr>
          <w:sz w:val="40"/>
          <w:szCs w:val="40"/>
        </w:rPr>
        <w:t xml:space="preserve"> </w:t>
      </w:r>
      <w:r>
        <w:rPr>
          <w:sz w:val="40"/>
          <w:szCs w:val="40"/>
        </w:rPr>
        <w:t>5</w:t>
      </w:r>
      <w:r w:rsidR="00857BBF">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022BA5B9">
            <wp:simplePos x="0" y="0"/>
            <wp:positionH relativeFrom="margin">
              <wp:align>left</wp:align>
            </wp:positionH>
            <wp:positionV relativeFrom="paragraph">
              <wp:posOffset>0</wp:posOffset>
            </wp:positionV>
            <wp:extent cx="2566670" cy="2019300"/>
            <wp:effectExtent l="0" t="0" r="508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582840" cy="2031724"/>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522B7792" w14:textId="77777777" w:rsidR="004F5904"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p>
    <w:p w14:paraId="1D5040D7" w14:textId="0E043329" w:rsidR="00E44B3C" w:rsidRDefault="00E44B3C" w:rsidP="00B364C0">
      <w:r>
        <w:t xml:space="preserve">Dazu gibt es </w:t>
      </w:r>
      <w:r w:rsidR="007F74C5">
        <w:t>V</w:t>
      </w:r>
      <w:r>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t>.</w:t>
      </w:r>
    </w:p>
    <w:p w14:paraId="7E0B2E78" w14:textId="373B7F17" w:rsidR="00435A41"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r w:rsidR="004F5904">
        <w:t>.</w:t>
      </w:r>
    </w:p>
    <w:p w14:paraId="45F27992" w14:textId="2069A42B" w:rsidR="004F5904" w:rsidRDefault="004F5904" w:rsidP="00B364C0">
      <w:r>
        <w:t xml:space="preserve">Dabei teilt das Histogramm den Bereich, in welchem sich die Daten befinden in x gleich grosse Bereiche (Bins) auf, wobei anschliessend die Anzahl Datenpunkte gezählt wird, welche sich in einem Bin befinden. </w:t>
      </w:r>
      <w:r w:rsidR="00F871E5">
        <w:t>Jeder Bin wird als einzelne</w:t>
      </w:r>
      <w:r w:rsidR="009B21A7">
        <w:t xml:space="preserve"> Bar angezeigt. </w:t>
      </w:r>
      <w:r w:rsidR="00435A41">
        <w:t>In unserem Fall</w:t>
      </w:r>
      <w:r w:rsidR="009B21A7">
        <w:t xml:space="preserve"> wurden die Counts auf der </w:t>
      </w:r>
      <w:r w:rsidR="00435A41">
        <w:t>y-Achse</w:t>
      </w:r>
      <w:r w:rsidR="009B21A7">
        <w:t xml:space="preserve"> als Dichte angezeigt.</w:t>
      </w:r>
      <w:r w:rsidR="00F221AF">
        <w:t xml:space="preserve"> Histogramme eignen sich </w:t>
      </w:r>
      <w:r w:rsidR="00CB61F5">
        <w:t xml:space="preserve">z.B. </w:t>
      </w:r>
      <w:r w:rsidR="00F221AF">
        <w:t xml:space="preserve">für kontinuierliche </w:t>
      </w:r>
      <w:r w:rsidR="005A236B">
        <w:t xml:space="preserve">Attribute wie </w:t>
      </w:r>
      <w:r w:rsidR="00BC193C">
        <w:t xml:space="preserve">es bei uns der Fall </w:t>
      </w:r>
      <w:proofErr w:type="gramStart"/>
      <w:r w:rsidR="00BC193C">
        <w:t>ist.</w:t>
      </w:r>
      <w:r w:rsidR="00F221AF">
        <w:t>.</w:t>
      </w:r>
      <w:proofErr w:type="gramEnd"/>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03111128">
            <wp:simplePos x="0" y="0"/>
            <wp:positionH relativeFrom="column">
              <wp:posOffset>-4445</wp:posOffset>
            </wp:positionH>
            <wp:positionV relativeFrom="paragraph">
              <wp:posOffset>-2540</wp:posOffset>
            </wp:positionV>
            <wp:extent cx="2660650" cy="2121535"/>
            <wp:effectExtent l="0" t="0" r="635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660650" cy="2121535"/>
                    </a:xfrm>
                    <a:prstGeom prst="rect">
                      <a:avLst/>
                    </a:prstGeom>
                  </pic:spPr>
                </pic:pic>
              </a:graphicData>
            </a:graphic>
            <wp14:sizeRelH relativeFrom="margin">
              <wp14:pctWidth>0</wp14:pctWidth>
            </wp14:sizeRelH>
            <wp14:sizeRelV relativeFrom="margin">
              <wp14:pctHeight>0</wp14:pctHeight>
            </wp14:sizeRelV>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18324E4F" w:rsidR="003F17E8" w:rsidRDefault="004E52E0" w:rsidP="00024C19">
      <w:r>
        <w:t xml:space="preserve">Boxplots </w:t>
      </w:r>
      <w:r w:rsidR="00584A83">
        <w:t xml:space="preserve">können wie Histogramme, Auskunft über die Verteilung </w:t>
      </w:r>
      <w:r w:rsidR="004F5904">
        <w:t xml:space="preserve">von kontinuierliche Daten </w:t>
      </w:r>
      <w:r w:rsidR="00584A83">
        <w:t>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r w:rsidR="004F5904">
        <w:br/>
        <w:t xml:space="preserve">Auf dem Boxplot ersichtlich sind </w:t>
      </w:r>
      <w:r w:rsidR="005806F9">
        <w:t>Median, Q1-4 und diverse Ausreisser.</w:t>
      </w:r>
    </w:p>
    <w:p w14:paraId="645BA2C9" w14:textId="22086F54" w:rsidR="004F5904" w:rsidRDefault="002A63EB" w:rsidP="00024C19">
      <w:r>
        <w:t>Im nebenstehenden Plot</w:t>
      </w:r>
      <w:r w:rsidR="005806F9">
        <w:t xml:space="preserve"> </w:t>
      </w:r>
      <w:r>
        <w:t>sieht man also nun vier Boxplots</w:t>
      </w:r>
      <w:r w:rsidR="00207648">
        <w:t xml:space="preserve"> gruppiert nach dem Startbezirk.</w:t>
      </w:r>
    </w:p>
    <w:p w14:paraId="7BF26891" w14:textId="70BF1FC7"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5806F9">
        <w:t xml:space="preserve"> </w:t>
      </w:r>
      <w:r w:rsidR="00165B44">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proofErr w:type="spellStart"/>
      <w:r>
        <w:t>Cognitive</w:t>
      </w:r>
      <w:proofErr w:type="spellEnd"/>
      <w:r>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5F48C490"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r w:rsidR="00034142">
        <w:t xml:space="preserve"> </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40F72DBB"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9"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w:t>
      </w:r>
      <w:proofErr w:type="spellStart"/>
      <w:r w:rsidR="00703E7E">
        <w:t>Cleaning</w:t>
      </w:r>
      <w:proofErr w:type="spellEnd"/>
      <w:r w:rsidR="00703E7E">
        <w:t xml:space="preserve">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043423D3">
            <wp:simplePos x="0" y="0"/>
            <wp:positionH relativeFrom="margin">
              <wp:posOffset>3376930</wp:posOffset>
            </wp:positionH>
            <wp:positionV relativeFrom="paragraph">
              <wp:posOffset>591185</wp:posOffset>
            </wp:positionV>
            <wp:extent cx="2373630" cy="1664335"/>
            <wp:effectExtent l="0" t="0" r="7620" b="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73630" cy="166433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4CD78C74">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w:t>
      </w:r>
      <w:proofErr w:type="spellStart"/>
      <w:r>
        <w:t>Barplot</w:t>
      </w:r>
      <w:proofErr w:type="spellEnd"/>
      <w:r>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32E9C281">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 xml:space="preserve">Die Zuordnung wurde durch ein </w:t>
      </w:r>
      <w:proofErr w:type="spellStart"/>
      <w:r>
        <w:t>Binning</w:t>
      </w:r>
      <w:proofErr w:type="spellEnd"/>
      <w:r>
        <w:t xml:space="preserve"> gelöst</w:t>
      </w:r>
      <w:r w:rsidR="00DC2B0A">
        <w:t xml:space="preserve">, wobei so ein ordinaler Datentyp entstand. Ordinal bedeutet, dass es sich um ein Kategorieller Datentyp handelt, dieser allerdings logisch geordnet werden kann. </w:t>
      </w:r>
      <w:r w:rsidR="00DC2B0A">
        <w:br/>
        <w:t xml:space="preserve">Ob diese Abstufung </w:t>
      </w:r>
      <w:proofErr w:type="spellStart"/>
      <w:r w:rsidR="00DC2B0A">
        <w:t>sinn</w:t>
      </w:r>
      <w:proofErr w:type="spellEnd"/>
      <w:r w:rsidR="00DC2B0A">
        <w:t xml:space="preserve">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174AA5D8"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spellStart"/>
      <w:proofErr w:type="gramStart"/>
      <w:r w:rsidRPr="00443F5B">
        <w:rPr>
          <w:lang w:val="fr-CH"/>
        </w:rPr>
        <w:lastRenderedPageBreak/>
        <w:t>Layers</w:t>
      </w:r>
      <w:proofErr w:type="spellEnd"/>
      <w:r w:rsidRPr="00443F5B">
        <w:rPr>
          <w:lang w:val="fr-CH"/>
        </w:rPr>
        <w:t>:</w:t>
      </w:r>
      <w:proofErr w:type="gramEnd"/>
      <w:r w:rsidR="00132BF8" w:rsidRPr="00443F5B">
        <w:rPr>
          <w:lang w:val="fr-CH"/>
        </w:rPr>
        <w:t xml:space="preserve"> </w:t>
      </w:r>
      <w:proofErr w:type="spellStart"/>
      <w:r w:rsidR="00132BF8" w:rsidRPr="00443F5B">
        <w:rPr>
          <w:lang w:val="fr-CH"/>
        </w:rPr>
        <w:t>Aesthetics</w:t>
      </w:r>
      <w:proofErr w:type="spellEnd"/>
      <w:r w:rsidR="00E945A0" w:rsidRPr="00443F5B">
        <w:rPr>
          <w:lang w:val="fr-CH"/>
        </w:rPr>
        <w:t xml:space="preserve"> &amp; </w:t>
      </w:r>
      <w:proofErr w:type="spellStart"/>
      <w:r w:rsidR="00B8399E" w:rsidRPr="00443F5B">
        <w:rPr>
          <w:lang w:val="fr-CH"/>
        </w:rPr>
        <w:t>Geometric</w:t>
      </w:r>
      <w:proofErr w:type="spellEnd"/>
      <w:r w:rsidR="00B8399E" w:rsidRPr="00443F5B">
        <w:rPr>
          <w:lang w:val="fr-CH"/>
        </w:rPr>
        <w:t xml:space="preserve"> </w:t>
      </w:r>
      <w:proofErr w:type="spellStart"/>
      <w:r w:rsidR="00B8399E" w:rsidRPr="00443F5B">
        <w:rPr>
          <w:lang w:val="fr-CH"/>
        </w:rPr>
        <w:t>objects</w:t>
      </w:r>
      <w:proofErr w:type="spellEnd"/>
      <w:r w:rsidR="00D85015" w:rsidRPr="00443F5B">
        <w:rPr>
          <w:lang w:val="fr-CH"/>
        </w:rPr>
        <w:t xml:space="preserve"> &amp; </w:t>
      </w:r>
      <w:proofErr w:type="spellStart"/>
      <w:r w:rsidR="00D85015" w:rsidRPr="00443F5B">
        <w:rPr>
          <w:lang w:val="fr-CH"/>
        </w:rPr>
        <w:t>Statistics</w:t>
      </w:r>
      <w:proofErr w:type="spellEnd"/>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32BAF691" w:rsidR="006B3809" w:rsidRDefault="00C21A71" w:rsidP="00132BF8">
      <w:r w:rsidRPr="00C21A71">
        <w:rPr>
          <w:noProof/>
        </w:rPr>
        <w:drawing>
          <wp:anchor distT="0" distB="0" distL="114300" distR="114300" simplePos="0" relativeHeight="251677696" behindDoc="0" locked="0" layoutInCell="1" allowOverlap="1" wp14:anchorId="4991EE3E" wp14:editId="71DC2C3D">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w:t>
      </w:r>
      <w:r w:rsidR="009B2789">
        <w:t xml:space="preserve">mit Konfidenzintervall </w:t>
      </w:r>
      <w:r w:rsidR="003E154B">
        <w:t>nach Diamantfarbe.</w:t>
      </w:r>
    </w:p>
    <w:p w14:paraId="02D3C5D9" w14:textId="231D3E78" w:rsidR="00CB2564" w:rsidRDefault="009B2789" w:rsidP="00132BF8">
      <w:r>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58033D15"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iese «</w:t>
      </w:r>
      <w:proofErr w:type="spellStart"/>
      <w:r w:rsidR="001A5C98">
        <w:t>subplots</w:t>
      </w:r>
      <w:proofErr w:type="spellEnd"/>
      <w:r w:rsidR="001A5C98">
        <w:t xml:space="preserve">» </w:t>
      </w:r>
      <w:r w:rsidR="00D021C4">
        <w:t xml:space="preserve">teilen sich üblicherweise die gleiche </w:t>
      </w:r>
      <w:r w:rsidR="009D5AD8">
        <w:t xml:space="preserve">Achse(n) </w:t>
      </w:r>
      <w:r w:rsidR="00016577">
        <w:t>um die Vergleichbarkeit der einzelnen Plots beizubehalten.</w:t>
      </w:r>
    </w:p>
    <w:p w14:paraId="76557621" w14:textId="3C748EE4" w:rsidR="00016577" w:rsidRDefault="000C0C3F" w:rsidP="00232100">
      <w:r w:rsidRPr="000C0C3F">
        <w:rPr>
          <w:noProof/>
        </w:rPr>
        <w:drawing>
          <wp:inline distT="0" distB="0" distL="0" distR="0" wp14:anchorId="5E9AA575" wp14:editId="7E23664E">
            <wp:extent cx="5760720" cy="2880360"/>
            <wp:effectExtent l="0" t="0" r="0" b="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760720" cy="2880360"/>
                    </a:xfrm>
                    <a:prstGeom prst="rect">
                      <a:avLst/>
                    </a:prstGeom>
                  </pic:spPr>
                </pic:pic>
              </a:graphicData>
            </a:graphic>
          </wp:inline>
        </w:drawing>
      </w:r>
    </w:p>
    <w:p w14:paraId="45303C01" w14:textId="45EE157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 xml:space="preserve">In </w:t>
      </w:r>
      <w:proofErr w:type="spellStart"/>
      <w:r w:rsidR="00B1106C">
        <w:t>gg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02F9E41" w:rsidR="00C801E1" w:rsidRDefault="008E0391" w:rsidP="008E0391">
      <w:pPr>
        <w:pStyle w:val="berschrift1"/>
      </w:pPr>
      <w:r>
        <w:lastRenderedPageBreak/>
        <w:t>LE5: Evaluation</w:t>
      </w:r>
    </w:p>
    <w:p w14:paraId="5A298632" w14:textId="0FD8757F" w:rsidR="006B088E" w:rsidRDefault="006B088E" w:rsidP="00F41698">
      <w:pPr>
        <w:pStyle w:val="berschrift2"/>
      </w:pPr>
      <w:r>
        <w:t>Einleitung:</w:t>
      </w:r>
    </w:p>
    <w:p w14:paraId="120D263F" w14:textId="15020836" w:rsidR="006C0233" w:rsidRDefault="00381130" w:rsidP="00F41698">
      <w:r>
        <w:t xml:space="preserve">Visualisierungen kann man für sich selbst zum </w:t>
      </w:r>
      <w:r w:rsidR="003846B8">
        <w:t xml:space="preserve">Verstehen von Daten oder auch für andere Personen </w:t>
      </w:r>
      <w:r w:rsidR="0075712F">
        <w:t>erstellen.</w:t>
      </w:r>
      <w:r w:rsidR="00477C67">
        <w:t xml:space="preserve"> </w:t>
      </w:r>
      <w:r w:rsidR="00477C67">
        <w:br/>
      </w:r>
      <w:r w:rsidR="0075712F">
        <w:t>Bei letztere</w:t>
      </w:r>
      <w:r w:rsidR="00335FEC">
        <w:t>m ist üblicherweise das Ziel</w:t>
      </w:r>
      <w:r w:rsidR="006C0233">
        <w:t>, dem Betrachter bestimmte Informationen zu vermitteln.</w:t>
      </w:r>
      <w:r w:rsidR="00477C67">
        <w:br/>
      </w:r>
      <w:r w:rsidR="006C0233">
        <w:t xml:space="preserve">Doch wie kann man sicher sein, dass </w:t>
      </w:r>
      <w:r w:rsidR="00007514">
        <w:t xml:space="preserve">die Visualisierung genau so verstanden wird, wie es </w:t>
      </w:r>
      <w:proofErr w:type="spellStart"/>
      <w:r w:rsidR="00014FCB">
        <w:t>ursprünglicherweise</w:t>
      </w:r>
      <w:proofErr w:type="spellEnd"/>
      <w:r w:rsidR="00007514">
        <w:t xml:space="preserve"> geplant war?</w:t>
      </w:r>
      <w:r w:rsidR="007400F2">
        <w:t xml:space="preserve"> Oder ist die Visualisierung gar zu kompliziert</w:t>
      </w:r>
      <w:r w:rsidR="00576F3A">
        <w:t>?</w:t>
      </w:r>
    </w:p>
    <w:p w14:paraId="7EBEEBB2" w14:textId="07EF42B8" w:rsidR="00477C67" w:rsidRDefault="005A09DF" w:rsidP="00F41698">
      <w:r w:rsidRPr="005A09DF">
        <w:rPr>
          <w:noProof/>
        </w:rPr>
        <w:drawing>
          <wp:anchor distT="0" distB="0" distL="114300" distR="114300" simplePos="0" relativeHeight="251678720" behindDoc="1" locked="0" layoutInCell="1" allowOverlap="1" wp14:anchorId="1A252D1C" wp14:editId="7E3DF1FB">
            <wp:simplePos x="0" y="0"/>
            <wp:positionH relativeFrom="margin">
              <wp:align>center</wp:align>
            </wp:positionH>
            <wp:positionV relativeFrom="paragraph">
              <wp:posOffset>644525</wp:posOffset>
            </wp:positionV>
            <wp:extent cx="3476625" cy="1101725"/>
            <wp:effectExtent l="0" t="0" r="9525" b="3175"/>
            <wp:wrapTight wrapText="bothSides">
              <wp:wrapPolygon edited="0">
                <wp:start x="0" y="0"/>
                <wp:lineTo x="0" y="21289"/>
                <wp:lineTo x="21541" y="21289"/>
                <wp:lineTo x="21541" y="0"/>
                <wp:lineTo x="0" y="0"/>
              </wp:wrapPolygon>
            </wp:wrapTight>
            <wp:docPr id="1497932780" name="Grafik 1" descr="Ein Bild, das Text, Schrift, Logo,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32780" name="Grafik 1" descr="Ein Bild, das Text, Schrift, Logo, Screenshot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3476625" cy="1101725"/>
                    </a:xfrm>
                    <a:prstGeom prst="rect">
                      <a:avLst/>
                    </a:prstGeom>
                  </pic:spPr>
                </pic:pic>
              </a:graphicData>
            </a:graphic>
          </wp:anchor>
        </w:drawing>
      </w:r>
      <w:r w:rsidR="00477C67">
        <w:t>Um solche Fragen zu beantworten</w:t>
      </w:r>
      <w:r w:rsidR="008A35E2">
        <w:t>, gibt es Usability</w:t>
      </w:r>
      <w:r w:rsidR="00206E13">
        <w:t>-Tests</w:t>
      </w:r>
      <w:r w:rsidR="00387F06">
        <w:t xml:space="preserve">. </w:t>
      </w:r>
      <w:r w:rsidR="00387F06">
        <w:br/>
      </w:r>
      <w:r w:rsidR="0079498D">
        <w:t xml:space="preserve">Die Ziele </w:t>
      </w:r>
      <w:r w:rsidR="000F17DE">
        <w:t xml:space="preserve">von </w:t>
      </w:r>
      <w:r w:rsidR="00387F06">
        <w:t>Usability-Tests</w:t>
      </w:r>
      <w:r w:rsidR="0079498D">
        <w:t xml:space="preserve"> sind vielfältig und variieren zwischen Anwendungsbereich</w:t>
      </w:r>
      <w:r w:rsidR="007075E0">
        <w:t>en</w:t>
      </w:r>
      <w:r w:rsidR="001B7F41">
        <w:t>, beinhalten allerdings in den meisten Fällen folgende Punkte:</w:t>
      </w:r>
    </w:p>
    <w:p w14:paraId="314771C2" w14:textId="7FAC16AF" w:rsidR="005A09DF" w:rsidRDefault="005A09DF" w:rsidP="00F41698"/>
    <w:p w14:paraId="0495CEDD" w14:textId="77777777" w:rsidR="003D6191" w:rsidRPr="00132BF8" w:rsidRDefault="003D6191" w:rsidP="006C47ED"/>
    <w:p w14:paraId="232D919F" w14:textId="77777777" w:rsidR="00FE7ACB" w:rsidRPr="00132BF8" w:rsidRDefault="00FE7ACB" w:rsidP="006C47ED"/>
    <w:p w14:paraId="25B6F822" w14:textId="50F007B4" w:rsidR="005A09DF" w:rsidRDefault="00420BB2" w:rsidP="006C47ED">
      <w:r w:rsidRPr="00132BF8">
        <w:br/>
      </w:r>
      <w:r w:rsidR="000B7526">
        <w:fldChar w:fldCharType="begin"/>
      </w:r>
      <w:r w:rsidR="000B7526">
        <w:instrText xml:space="preserve"> ADDIN ZOTERO_ITEM CSL_CITATION {"citationID":"IBh6IleT","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0B7526">
        <w:fldChar w:fldCharType="separate"/>
      </w:r>
      <w:r w:rsidR="000B7526" w:rsidRPr="000B7526">
        <w:rPr>
          <w:rFonts w:ascii="Calibri" w:hAnsi="Calibri" w:cs="Calibri"/>
        </w:rPr>
        <w:t>[11]</w:t>
      </w:r>
      <w:r w:rsidR="000B7526">
        <w:fldChar w:fldCharType="end"/>
      </w:r>
    </w:p>
    <w:p w14:paraId="666AA628" w14:textId="77777777" w:rsidR="0013123A" w:rsidRDefault="00335425" w:rsidP="006C47ED">
      <w:r>
        <w:t>Usability-Tests</w:t>
      </w:r>
      <w:r w:rsidR="0013123A">
        <w:t xml:space="preserve"> können sowohl qualitativ als auch quantitativ sein</w:t>
      </w:r>
      <w:r w:rsidR="00C668DB">
        <w:t>.</w:t>
      </w:r>
    </w:p>
    <w:p w14:paraId="21E000A9" w14:textId="77777777" w:rsidR="00741837" w:rsidRDefault="007A37B0" w:rsidP="006C47ED">
      <w:r>
        <w:t>Bei quantitativen Tests werden Metriken erhoben</w:t>
      </w:r>
      <w:r w:rsidR="00D3778D">
        <w:t xml:space="preserve"> wie «</w:t>
      </w:r>
      <w:proofErr w:type="spellStart"/>
      <w:r w:rsidR="00D3778D">
        <w:t>task</w:t>
      </w:r>
      <w:proofErr w:type="spellEnd"/>
      <w:r w:rsidR="00D3778D">
        <w:t xml:space="preserve"> </w:t>
      </w:r>
      <w:proofErr w:type="spellStart"/>
      <w:r w:rsidR="00D3778D">
        <w:t>success</w:t>
      </w:r>
      <w:proofErr w:type="spellEnd"/>
      <w:r w:rsidR="00D3778D">
        <w:t>» und «</w:t>
      </w:r>
      <w:r w:rsidR="005278AD">
        <w:t xml:space="preserve">time on </w:t>
      </w:r>
      <w:proofErr w:type="spellStart"/>
      <w:r w:rsidR="005278AD">
        <w:t>task</w:t>
      </w:r>
      <w:proofErr w:type="spellEnd"/>
      <w:r w:rsidR="00D3778D">
        <w:t>»</w:t>
      </w:r>
      <w:r w:rsidR="005278AD">
        <w:t xml:space="preserve"> um die Benutzererfahrung </w:t>
      </w:r>
      <w:r w:rsidR="0004148F">
        <w:t>zu beschreiben.</w:t>
      </w:r>
    </w:p>
    <w:p w14:paraId="4CC7A379" w14:textId="58DB7FB3" w:rsidR="00D776E0" w:rsidRDefault="00741837" w:rsidP="006C47ED">
      <w:r>
        <w:t xml:space="preserve">Qualitative Tests </w:t>
      </w:r>
      <w:r w:rsidR="00F527ED">
        <w:t xml:space="preserve">konzentrieren sich auf das Sammeln von </w:t>
      </w:r>
      <w:r w:rsidR="0037287A">
        <w:t xml:space="preserve">Einsichten </w:t>
      </w:r>
      <w:r w:rsidR="005E4209">
        <w:t>wie der Benutzer ein Produkt nutzt und um Probleme zu identifizieren</w:t>
      </w:r>
      <w:r w:rsidR="00D139EA">
        <w:t xml:space="preserve"> </w:t>
      </w:r>
      <w:r w:rsidR="00D139EA">
        <w:fldChar w:fldCharType="begin"/>
      </w:r>
      <w:r w:rsidR="00D139EA">
        <w:instrText xml:space="preserve"> ADDIN ZOTERO_ITEM CSL_CITATION {"citationID":"eqmQQpMg","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D139EA">
        <w:fldChar w:fldCharType="separate"/>
      </w:r>
      <w:r w:rsidR="00D139EA" w:rsidRPr="00D139EA">
        <w:rPr>
          <w:rFonts w:ascii="Calibri" w:hAnsi="Calibri" w:cs="Calibri"/>
        </w:rPr>
        <w:t>[11]</w:t>
      </w:r>
      <w:r w:rsidR="00D139EA">
        <w:fldChar w:fldCharType="end"/>
      </w:r>
      <w:r w:rsidR="005E4209">
        <w:t>.</w:t>
      </w:r>
      <w:r w:rsidR="00D776E0">
        <w:br/>
        <w:t>Dabei w</w:t>
      </w:r>
      <w:r w:rsidR="002F7DF3">
        <w:t>erden einem Benutzer der Zielgruppe verschiedene Aufgaben vorgelegt, welcher er lösen muss.</w:t>
      </w:r>
      <w:r w:rsidR="00A97C86">
        <w:t xml:space="preserve"> Eine Aufsichtsperson leitet dabei den Test und beobachtet den Benutzer </w:t>
      </w:r>
      <w:r w:rsidR="00883BA3">
        <w:t xml:space="preserve">und gibt Instruktionen. </w:t>
      </w:r>
      <w:r w:rsidR="0034691D">
        <w:t>Dabei ist es wichtig, dass die Aufsichtsperson den Benutzer nicht beeinflusst.</w:t>
      </w:r>
    </w:p>
    <w:p w14:paraId="6A1EBFDC" w14:textId="77777777" w:rsidR="000D367E" w:rsidRDefault="00285431" w:rsidP="006C47ED">
      <w:r>
        <w:t xml:space="preserve">Um Visualisierungen zu testen, </w:t>
      </w:r>
      <w:r w:rsidR="00BF209D">
        <w:t>kann ein Usability-Test nun wie folgt aussehen:</w:t>
      </w:r>
    </w:p>
    <w:p w14:paraId="4FCC23F2" w14:textId="11D00644" w:rsidR="005B3A38" w:rsidRDefault="00090861" w:rsidP="005B3A38">
      <w:pPr>
        <w:pStyle w:val="Listenabsatz"/>
        <w:numPr>
          <w:ilvl w:val="0"/>
          <w:numId w:val="7"/>
        </w:numPr>
      </w:pPr>
      <w:r>
        <w:t xml:space="preserve">Definieren, welche Fragestellung mit dem Usability-Test </w:t>
      </w:r>
      <w:r w:rsidR="005B3A38">
        <w:t>beantwortet werden soll</w:t>
      </w:r>
      <w:r w:rsidR="007A7569">
        <w:t>.</w:t>
      </w:r>
    </w:p>
    <w:p w14:paraId="21FBBECF" w14:textId="77777777" w:rsidR="00460871" w:rsidRDefault="007A7569" w:rsidP="005B3A38">
      <w:pPr>
        <w:pStyle w:val="Listenabsatz"/>
        <w:numPr>
          <w:ilvl w:val="0"/>
          <w:numId w:val="7"/>
        </w:numPr>
      </w:pPr>
      <w:r>
        <w:t>Entwickeln von Fragen oder Tasks, welche der Benutzer beantworten / lösen soll.</w:t>
      </w:r>
      <w:r>
        <w:br/>
        <w:t xml:space="preserve">Dabei ist es wichtig, dass </w:t>
      </w:r>
      <w:r w:rsidR="00EF60CC">
        <w:t>die Tasks so gewählt werden, dass der Benutzer so wenig beeinflusst wird wie möglich.</w:t>
      </w:r>
    </w:p>
    <w:p w14:paraId="50BE0580" w14:textId="3634F8FC" w:rsidR="00406FAE" w:rsidRDefault="00406FAE" w:rsidP="005B3A38">
      <w:pPr>
        <w:pStyle w:val="Listenabsatz"/>
        <w:numPr>
          <w:ilvl w:val="0"/>
          <w:numId w:val="7"/>
        </w:numPr>
      </w:pPr>
      <w:r>
        <w:t>Test mit Testperson durchführen</w:t>
      </w:r>
      <w:r w:rsidR="00612D45">
        <w:t xml:space="preserve"> und Verhalten </w:t>
      </w:r>
      <w:r w:rsidR="001D7F23">
        <w:t>sowie Antworten analysieren</w:t>
      </w:r>
    </w:p>
    <w:p w14:paraId="3178B447" w14:textId="77777777" w:rsidR="001D7F23" w:rsidRDefault="00612D45" w:rsidP="005B3A38">
      <w:pPr>
        <w:pStyle w:val="Listenabsatz"/>
        <w:numPr>
          <w:ilvl w:val="0"/>
          <w:numId w:val="7"/>
        </w:numPr>
      </w:pPr>
      <w:r>
        <w:t>Rückschlüsse ziehen, Grafik verbessern und Test mit neuer Gruppe von Testpersonen durchführen.</w:t>
      </w:r>
    </w:p>
    <w:p w14:paraId="161ACE35" w14:textId="7997217A" w:rsidR="00454D25" w:rsidRDefault="001D7F23" w:rsidP="001D7F23">
      <w:r>
        <w:t xml:space="preserve">Bei dieser Gruppe von Testpersonen handelt es sich um </w:t>
      </w:r>
      <w:r w:rsidR="006E3881">
        <w:t>ca. 5 Personen aus einer geeigneten Zielgruppe.</w:t>
      </w:r>
      <w:r w:rsidR="006F32BA">
        <w:br/>
      </w:r>
      <w:r w:rsidR="00E923FF">
        <w:t xml:space="preserve">Wenn eine Gruppe zu wenig Personen enthält, kann es sein, dass wichtige Informationen und Feedback </w:t>
      </w:r>
      <w:r w:rsidR="004018D6">
        <w:t xml:space="preserve">nicht erfasst wird. Wenn allerdings die Gruppe zu gross ist, erhält man mit der Zeit nur noch wenige </w:t>
      </w:r>
      <w:r w:rsidR="00EC35C2">
        <w:t>neue Info</w:t>
      </w:r>
      <w:r w:rsidR="00A33C1D">
        <w:t>rmationen, da sich das Feedback mit der Zeit immer mehr</w:t>
      </w:r>
      <w:r w:rsidR="00454D25">
        <w:t xml:space="preserve"> mit dem bereits erhaltenen</w:t>
      </w:r>
      <w:r w:rsidR="00A33C1D">
        <w:t xml:space="preserve"> überschneidet</w:t>
      </w:r>
      <w:r w:rsidR="00AB5D4B">
        <w:t xml:space="preserve"> </w:t>
      </w:r>
      <w:r w:rsidR="00AB5D4B">
        <w:fldChar w:fldCharType="begin"/>
      </w:r>
      <w:r w:rsidR="00AB5D4B">
        <w:instrText xml:space="preserve"> ADDIN ZOTERO_ITEM CSL_CITATION {"citationID":"xsC4Uugx","properties":{"formattedCitation":"[12]","plainCitation":"[12]","noteIndex":0},"citationItems":[{"id":276,"uris":["http://zotero.org/users/11064104/items/ZXY33YEQ"],"itemData":{"id":276,"type":"motion_picture","abstract":"Formative #usability testing is best done with a small number of study participants so that you have time and budget to test more design iterations of the user interface. \n\nMore information: https://www.nngroup.com/articles/why-...\n#UX #usertesting #budgets","dimensions":"3:36","source":"YouTube","title":"Usability Testing w. 5 Users: Design Process (video 1 of 3)","title-short":"Usability Testing w. 5 Users","URL":"https://www.youtube.com/watch?v=RhgUirqki50","director":[{"literal":"NNgroup"}],"accessed":{"date-parts":[["2023",10,8]]},"issued":{"date-parts":[["2018",10,26]]}}}],"schema":"https://github.com/citation-style-language/schema/raw/master/csl-citation.json"} </w:instrText>
      </w:r>
      <w:r w:rsidR="00AB5D4B">
        <w:fldChar w:fldCharType="separate"/>
      </w:r>
      <w:r w:rsidR="00AB5D4B" w:rsidRPr="00AB5D4B">
        <w:rPr>
          <w:rFonts w:ascii="Calibri" w:hAnsi="Calibri" w:cs="Calibri"/>
        </w:rPr>
        <w:t>[12]</w:t>
      </w:r>
      <w:r w:rsidR="00AB5D4B">
        <w:fldChar w:fldCharType="end"/>
      </w:r>
      <w:r w:rsidR="00454D25">
        <w:t>.</w:t>
      </w:r>
    </w:p>
    <w:p w14:paraId="2AA5E4A2" w14:textId="77777777" w:rsidR="00A17162" w:rsidRDefault="006E3881" w:rsidP="001D7F23">
      <w:r>
        <w:t xml:space="preserve">Durch das Feedback der Testpersonen, kann anschliessend </w:t>
      </w:r>
      <w:r w:rsidR="006F32BA">
        <w:t>eine Visualisierung entsprechend angepasst werden.</w:t>
      </w:r>
    </w:p>
    <w:p w14:paraId="3107170C" w14:textId="77777777" w:rsidR="00F53B1E" w:rsidRDefault="00A17162" w:rsidP="001D7F23">
      <w:r>
        <w:t xml:space="preserve">Dieses </w:t>
      </w:r>
      <w:proofErr w:type="spellStart"/>
      <w:r>
        <w:t>Testing</w:t>
      </w:r>
      <w:proofErr w:type="spellEnd"/>
      <w:r>
        <w:t xml:space="preserve"> ist </w:t>
      </w:r>
      <w:r w:rsidR="00D3246E">
        <w:t>ein iterativer Prozess</w:t>
      </w:r>
      <w:r>
        <w:t xml:space="preserve">, wobei immer eine Gruppe getestet, anschliessend wie Visualisierungen verbessert </w:t>
      </w:r>
      <w:r w:rsidR="00E66D64">
        <w:t>und anschliessend der Test mit einer neuen Gruppe ausgeführt wird</w:t>
      </w:r>
      <w:r w:rsidR="00F53B1E">
        <w:t>.</w:t>
      </w:r>
    </w:p>
    <w:p w14:paraId="340F19A9" w14:textId="77777777" w:rsidR="00DC7295" w:rsidRDefault="00DC7295" w:rsidP="00DC7295">
      <w:pPr>
        <w:pStyle w:val="berschrift2"/>
      </w:pPr>
      <w:r>
        <w:lastRenderedPageBreak/>
        <w:t>Beispiel:</w:t>
      </w:r>
    </w:p>
    <w:p w14:paraId="47CA46CF" w14:textId="060F7A8B" w:rsidR="00475AD7" w:rsidRPr="00475AD7" w:rsidRDefault="00475AD7" w:rsidP="00475AD7">
      <w:r w:rsidRPr="00621641">
        <w:rPr>
          <w:noProof/>
        </w:rPr>
        <w:drawing>
          <wp:anchor distT="0" distB="0" distL="114300" distR="114300" simplePos="0" relativeHeight="251679744" behindDoc="1" locked="0" layoutInCell="1" allowOverlap="1" wp14:anchorId="26369E38" wp14:editId="482266CA">
            <wp:simplePos x="0" y="0"/>
            <wp:positionH relativeFrom="margin">
              <wp:posOffset>3041650</wp:posOffset>
            </wp:positionH>
            <wp:positionV relativeFrom="paragraph">
              <wp:posOffset>292100</wp:posOffset>
            </wp:positionV>
            <wp:extent cx="2706370" cy="2009140"/>
            <wp:effectExtent l="0" t="0" r="0" b="0"/>
            <wp:wrapTight wrapText="bothSides">
              <wp:wrapPolygon edited="0">
                <wp:start x="0" y="0"/>
                <wp:lineTo x="0" y="21300"/>
                <wp:lineTo x="21438" y="21300"/>
                <wp:lineTo x="21438" y="0"/>
                <wp:lineTo x="0" y="0"/>
              </wp:wrapPolygon>
            </wp:wrapTight>
            <wp:docPr id="1822475313" name="Grafik 182247531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06370" cy="2009140"/>
                    </a:xfrm>
                    <a:prstGeom prst="rect">
                      <a:avLst/>
                    </a:prstGeom>
                  </pic:spPr>
                </pic:pic>
              </a:graphicData>
            </a:graphic>
            <wp14:sizeRelH relativeFrom="margin">
              <wp14:pctWidth>0</wp14:pctWidth>
            </wp14:sizeRelH>
            <wp14:sizeRelV relativeFrom="margin">
              <wp14:pctHeight>0</wp14:pctHeight>
            </wp14:sizeRelV>
          </wp:anchor>
        </w:drawing>
      </w:r>
      <w:r>
        <w:t>Ich möchte folgende Grafiken von LE 2 miteinander vergleichen.</w:t>
      </w:r>
    </w:p>
    <w:p w14:paraId="47AC8C0F" w14:textId="21EF68DF" w:rsidR="00653FFF" w:rsidRDefault="00475AD7" w:rsidP="00E04AE9">
      <w:r w:rsidRPr="00FA5B16">
        <w:rPr>
          <w:noProof/>
        </w:rPr>
        <w:drawing>
          <wp:anchor distT="0" distB="0" distL="114300" distR="114300" simplePos="0" relativeHeight="251680768" behindDoc="1" locked="0" layoutInCell="1" allowOverlap="1" wp14:anchorId="4AA200A0" wp14:editId="2D00F509">
            <wp:simplePos x="0" y="0"/>
            <wp:positionH relativeFrom="margin">
              <wp:align>left</wp:align>
            </wp:positionH>
            <wp:positionV relativeFrom="paragraph">
              <wp:posOffset>6985</wp:posOffset>
            </wp:positionV>
            <wp:extent cx="2705100" cy="2009140"/>
            <wp:effectExtent l="0" t="0" r="0" b="0"/>
            <wp:wrapTight wrapText="bothSides">
              <wp:wrapPolygon edited="0">
                <wp:start x="0" y="0"/>
                <wp:lineTo x="0" y="21300"/>
                <wp:lineTo x="21448" y="21300"/>
                <wp:lineTo x="21448" y="0"/>
                <wp:lineTo x="0" y="0"/>
              </wp:wrapPolygon>
            </wp:wrapTight>
            <wp:docPr id="2089881240" name="Grafik 208988124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07672" cy="2011306"/>
                    </a:xfrm>
                    <a:prstGeom prst="rect">
                      <a:avLst/>
                    </a:prstGeom>
                  </pic:spPr>
                </pic:pic>
              </a:graphicData>
            </a:graphic>
            <wp14:sizeRelH relativeFrom="margin">
              <wp14:pctWidth>0</wp14:pctWidth>
            </wp14:sizeRelH>
            <wp14:sizeRelV relativeFrom="margin">
              <wp14:pctHeight>0</wp14:pctHeight>
            </wp14:sizeRelV>
          </wp:anchor>
        </w:drawing>
      </w:r>
      <w:r w:rsidR="00E04AE9" w:rsidRPr="00E04AE9">
        <w:t xml:space="preserve">Beide Darstellungen enthalten dieselben Informationen. Während in der linken Grafik die Datenpunkte farblich nach Spezies differenziert sind, weisen sie in der rechten Grafik unterschiedliche Formen je nach Spezies auf. </w:t>
      </w:r>
      <w:r w:rsidR="00E04AE9">
        <w:br/>
      </w:r>
      <w:r w:rsidR="005E0C21">
        <w:t>Ich möchte herausfinden</w:t>
      </w:r>
      <w:r w:rsidR="00E04AE9" w:rsidRPr="00E04AE9">
        <w:t xml:space="preserve">, ob die rechte Darstellung ebenso intuitiv verstanden wird wie die linke. Falls nicht, möchte ich Wege finden, diese zu optimieren. </w:t>
      </w:r>
      <w:r w:rsidR="003B779D">
        <w:br/>
      </w:r>
      <w:r w:rsidR="00E04AE9" w:rsidRPr="00E04AE9">
        <w:t xml:space="preserve">Dabei verfolge ich das Ziel, </w:t>
      </w:r>
      <w:r w:rsidR="003B779D">
        <w:t>komplett</w:t>
      </w:r>
      <w:r w:rsidR="00E04AE9" w:rsidRPr="00E04AE9">
        <w:t xml:space="preserve"> auf Farben zu verzichten, sodass auch farbenblinde Personen keinerlei Nachteile erleben.</w:t>
      </w:r>
    </w:p>
    <w:p w14:paraId="3872D8BD" w14:textId="7E06AEF5" w:rsidR="000C7A65" w:rsidRDefault="000C7A65" w:rsidP="000C7A65">
      <w:pPr>
        <w:pStyle w:val="berschrift3"/>
      </w:pPr>
      <w:r>
        <w:t>Tasks definieren:</w:t>
      </w:r>
    </w:p>
    <w:p w14:paraId="10A40059" w14:textId="1FF3AFC0" w:rsidR="000C7A65" w:rsidRDefault="00C954B0" w:rsidP="00B821C7">
      <w:pPr>
        <w:pStyle w:val="Listenabsatz"/>
        <w:numPr>
          <w:ilvl w:val="0"/>
          <w:numId w:val="8"/>
        </w:numPr>
      </w:pPr>
      <w:r>
        <w:t>Rechte Grafik vorlegen und Fragen, welche Informationen daraus entnommen werden können</w:t>
      </w:r>
      <w:r w:rsidR="00575A54">
        <w:t>.</w:t>
      </w:r>
    </w:p>
    <w:p w14:paraId="6C374910" w14:textId="1AE06786" w:rsidR="00C954B0" w:rsidRDefault="001B79CC" w:rsidP="00B821C7">
      <w:pPr>
        <w:pStyle w:val="Listenabsatz"/>
        <w:numPr>
          <w:ilvl w:val="0"/>
          <w:numId w:val="8"/>
        </w:numPr>
      </w:pPr>
      <w:r>
        <w:t xml:space="preserve">Linke Grafik hinzufügen und Fragen welche Grafik </w:t>
      </w:r>
      <w:r w:rsidR="004A2347">
        <w:t xml:space="preserve">als </w:t>
      </w:r>
      <w:r>
        <w:t>angenehmer</w:t>
      </w:r>
      <w:r w:rsidR="004A2347">
        <w:t xml:space="preserve"> empfunden wird</w:t>
      </w:r>
      <w:r>
        <w:t>.</w:t>
      </w:r>
    </w:p>
    <w:p w14:paraId="2CABC70F" w14:textId="3FFECC26" w:rsidR="009272C0" w:rsidRDefault="00FE36CB" w:rsidP="00B821C7">
      <w:pPr>
        <w:pStyle w:val="Listenabsatz"/>
        <w:numPr>
          <w:ilvl w:val="0"/>
          <w:numId w:val="8"/>
        </w:numPr>
      </w:pPr>
      <w:r>
        <w:t xml:space="preserve">Fragen, was </w:t>
      </w:r>
      <w:r w:rsidR="00004EC4">
        <w:t>bei der Schwierigen zu interpretierenden Grafik</w:t>
      </w:r>
      <w:r w:rsidR="00326668">
        <w:t xml:space="preserve"> anders sein müsste</w:t>
      </w:r>
      <w:r w:rsidR="00BD4176">
        <w:t>, damit diese einfacher zu interpretieren ist.</w:t>
      </w:r>
    </w:p>
    <w:p w14:paraId="34F5499A" w14:textId="42A1734C" w:rsidR="006F2111" w:rsidRDefault="00235097" w:rsidP="00235097">
      <w:pPr>
        <w:pStyle w:val="berschrift3"/>
      </w:pPr>
      <w:r>
        <w:t>Gruppe von Testpersonen:</w:t>
      </w:r>
    </w:p>
    <w:p w14:paraId="6B2FEE36" w14:textId="6D73C3A1" w:rsidR="00C21567" w:rsidRPr="00C21567" w:rsidRDefault="00C21567" w:rsidP="00C21567">
      <w:r w:rsidRPr="00C21567">
        <w:t xml:space="preserve">Ich habe eine Testgruppe aus fünf Personen aus meinem direkten Umfeld zusammengestellt. </w:t>
      </w:r>
      <w:r w:rsidR="00816254">
        <w:br/>
      </w:r>
      <w:r w:rsidRPr="00C21567">
        <w:t xml:space="preserve">Keine der Testpersonen hat umfangreiche Erfahrung im Bereich Datenvisualisierung, was das Ergebnis </w:t>
      </w:r>
      <w:r w:rsidR="00334235">
        <w:t>möglicherweise</w:t>
      </w:r>
      <w:r w:rsidRPr="00C21567">
        <w:t xml:space="preserve"> beeinflussen könnte.</w:t>
      </w:r>
    </w:p>
    <w:p w14:paraId="78984A9C" w14:textId="66B0FE2B" w:rsidR="00E56592" w:rsidRDefault="00A6150F" w:rsidP="000E5441">
      <w:pPr>
        <w:pStyle w:val="berschrift3"/>
      </w:pPr>
      <w:r w:rsidRPr="00A6150F">
        <w:drawing>
          <wp:anchor distT="0" distB="0" distL="114300" distR="114300" simplePos="0" relativeHeight="251681792" behindDoc="0" locked="0" layoutInCell="1" allowOverlap="1" wp14:anchorId="53AE06D9" wp14:editId="56D59871">
            <wp:simplePos x="0" y="0"/>
            <wp:positionH relativeFrom="margin">
              <wp:align>left</wp:align>
            </wp:positionH>
            <wp:positionV relativeFrom="paragraph">
              <wp:posOffset>201930</wp:posOffset>
            </wp:positionV>
            <wp:extent cx="2374900" cy="1927860"/>
            <wp:effectExtent l="0" t="0" r="6350" b="0"/>
            <wp:wrapSquare wrapText="bothSides"/>
            <wp:docPr id="1290571802"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1802" name="Grafik 1" descr="Ein Bild, das Text, Screenshot, Diagramm, Reihe enthält.&#10;&#10;Automatisch generierte Beschreibung"/>
                    <pic:cNvPicPr/>
                  </pic:nvPicPr>
                  <pic:blipFill>
                    <a:blip r:embed="rId28">
                      <a:extLst>
                        <a:ext uri="{28A0092B-C50C-407E-A947-70E740481C1C}">
                          <a14:useLocalDpi xmlns:a14="http://schemas.microsoft.com/office/drawing/2010/main" val="0"/>
                        </a:ext>
                      </a:extLst>
                    </a:blip>
                    <a:stretch>
                      <a:fillRect/>
                    </a:stretch>
                  </pic:blipFill>
                  <pic:spPr>
                    <a:xfrm>
                      <a:off x="0" y="0"/>
                      <a:ext cx="2379667" cy="1931802"/>
                    </a:xfrm>
                    <a:prstGeom prst="rect">
                      <a:avLst/>
                    </a:prstGeom>
                  </pic:spPr>
                </pic:pic>
              </a:graphicData>
            </a:graphic>
            <wp14:sizeRelH relativeFrom="margin">
              <wp14:pctWidth>0</wp14:pctWidth>
            </wp14:sizeRelH>
            <wp14:sizeRelV relativeFrom="margin">
              <wp14:pctHeight>0</wp14:pctHeight>
            </wp14:sizeRelV>
          </wp:anchor>
        </w:drawing>
      </w:r>
      <w:r w:rsidR="000E5441">
        <w:t>Ergebnis / Verbesserungsmöglichkeiten:</w:t>
      </w:r>
    </w:p>
    <w:p w14:paraId="69FE12F6" w14:textId="77777777" w:rsidR="00407DA2" w:rsidRDefault="00407DA2" w:rsidP="00851BBB">
      <w:r w:rsidRPr="00407DA2">
        <w:t xml:space="preserve">Die Analyse zeigt, dass eine farbige Visualisierung als angenehmer wahrgenommen wurde. </w:t>
      </w:r>
      <w:r>
        <w:br/>
      </w:r>
      <w:r w:rsidRPr="00407DA2">
        <w:t xml:space="preserve">Da in der Testgruppe keine Farbenblinden waren, könnte dieses Ergebnis verzerrt sein. </w:t>
      </w:r>
      <w:r>
        <w:br/>
      </w:r>
      <w:r w:rsidRPr="00407DA2">
        <w:t xml:space="preserve">Die Legende war für die Tester verwirrend, da sie die speziellen Blumennamen nicht kannten. </w:t>
      </w:r>
    </w:p>
    <w:p w14:paraId="660F8A24" w14:textId="235A9CC1" w:rsidR="00E92601" w:rsidRDefault="00407DA2">
      <w:r w:rsidRPr="00407DA2">
        <w:t>Meine Verbesserungsvorschläg</w:t>
      </w:r>
      <w:r>
        <w:t>e sind in der Grafik links ersichtlich.</w:t>
      </w:r>
      <w:r w:rsidRPr="00407DA2">
        <w:t xml:space="preserve"> </w:t>
      </w:r>
      <w:r w:rsidR="00C85849">
        <w:t xml:space="preserve"> </w:t>
      </w:r>
      <w:r w:rsidRPr="00407DA2">
        <w:t>Ich behalte verschiedene Formen für die Gruppen bei, um Farbenblinde zu berücksichtigen</w:t>
      </w:r>
      <w:r>
        <w:t>.</w:t>
      </w:r>
      <w:r>
        <w:br/>
      </w:r>
      <w:r w:rsidR="009E399E">
        <w:br/>
      </w:r>
      <w:r>
        <w:t>J</w:t>
      </w:r>
      <w:r w:rsidRPr="00407DA2">
        <w:t xml:space="preserve">edoch </w:t>
      </w:r>
      <w:r>
        <w:t xml:space="preserve">färbe ich </w:t>
      </w:r>
      <w:r w:rsidRPr="00407DA2">
        <w:t xml:space="preserve">zusätzlich die Datenpunkte nach Gruppe, um </w:t>
      </w:r>
      <w:r>
        <w:t>den nicht Farbenblinden Personen</w:t>
      </w:r>
      <w:r w:rsidRPr="00407DA2">
        <w:t xml:space="preserve"> eine vertraute Darstellung zu bieten. </w:t>
      </w:r>
      <w:r w:rsidR="00C85849">
        <w:t xml:space="preserve"> </w:t>
      </w:r>
      <w:r w:rsidR="00674277">
        <w:br/>
      </w:r>
      <w:r w:rsidRPr="00407DA2">
        <w:t>Die Legende bleibt unverändert, da die deutschen Namen ähnlich sind</w:t>
      </w:r>
      <w:r w:rsidR="00CD6C3C">
        <w:t xml:space="preserve"> wie die bestehenden</w:t>
      </w:r>
      <w:r w:rsidRPr="00407DA2">
        <w:t xml:space="preserve">. </w:t>
      </w:r>
      <w:r w:rsidR="00C85849">
        <w:t xml:space="preserve"> </w:t>
      </w:r>
      <w:r w:rsidR="002E1C6E">
        <w:br/>
      </w:r>
      <w:r>
        <w:t>Dabei</w:t>
      </w:r>
      <w:r w:rsidRPr="00407DA2">
        <w:t xml:space="preserve"> klärt</w:t>
      </w:r>
      <w:r>
        <w:t xml:space="preserve"> der </w:t>
      </w:r>
      <w:r w:rsidRPr="00407DA2">
        <w:t>Titel nun, dass es sich um Schwertlilien handelt</w:t>
      </w:r>
      <w:r>
        <w:t>, was die Legende verständlicher macht.</w:t>
      </w:r>
    </w:p>
    <w:p w14:paraId="58C9B4EA" w14:textId="70C813F6" w:rsidR="00A35AC3" w:rsidRDefault="004E050D" w:rsidP="00EC6CD2">
      <w:pPr>
        <w:rPr>
          <w:b/>
          <w:bCs/>
          <w:sz w:val="40"/>
          <w:szCs w:val="40"/>
        </w:rPr>
      </w:pPr>
      <w:r w:rsidRPr="004E050D">
        <w:rPr>
          <w:b/>
          <w:bCs/>
          <w:sz w:val="40"/>
          <w:szCs w:val="40"/>
        </w:rPr>
        <w:lastRenderedPageBreak/>
        <w:t>Literaturverzeichnis:</w:t>
      </w:r>
    </w:p>
    <w:p w14:paraId="6B9D404F" w14:textId="77777777" w:rsidR="002D3BB1" w:rsidRPr="002D3BB1" w:rsidRDefault="000779DD" w:rsidP="002D3BB1">
      <w:pPr>
        <w:pStyle w:val="Literaturverzeichnis"/>
        <w:rPr>
          <w:rFonts w:ascii="Calibri" w:hAnsi="Calibri" w:cs="Calibri"/>
        </w:rPr>
      </w:pPr>
      <w:r>
        <w:fldChar w:fldCharType="begin"/>
      </w:r>
      <w:r w:rsidR="002D3BB1">
        <w:instrText xml:space="preserve"> ADDIN ZOTERO_BIBL {"uncited":[],"omitted":[],"custom":[]} CSL_BIBLIOGRAPHY </w:instrText>
      </w:r>
      <w:r>
        <w:fldChar w:fldCharType="separate"/>
      </w:r>
      <w:r w:rsidR="002D3BB1" w:rsidRPr="002D3BB1">
        <w:rPr>
          <w:rFonts w:ascii="Calibri" w:hAnsi="Calibri" w:cs="Calibri"/>
        </w:rPr>
        <w:t>[1]</w:t>
      </w:r>
      <w:r w:rsidR="002D3BB1" w:rsidRPr="002D3BB1">
        <w:rPr>
          <w:rFonts w:ascii="Calibri" w:hAnsi="Calibri" w:cs="Calibri"/>
        </w:rPr>
        <w:tab/>
        <w:t xml:space="preserve">J. </w:t>
      </w:r>
      <w:proofErr w:type="spellStart"/>
      <w:r w:rsidR="002D3BB1" w:rsidRPr="002D3BB1">
        <w:rPr>
          <w:rFonts w:ascii="Calibri" w:hAnsi="Calibri" w:cs="Calibri"/>
        </w:rPr>
        <w:t>Castañón</w:t>
      </w:r>
      <w:proofErr w:type="spellEnd"/>
      <w:r w:rsidR="002D3BB1" w:rsidRPr="002D3BB1">
        <w:rPr>
          <w:rFonts w:ascii="Calibri" w:hAnsi="Calibri" w:cs="Calibri"/>
        </w:rPr>
        <w:t xml:space="preserve">, „10 </w:t>
      </w:r>
      <w:proofErr w:type="spellStart"/>
      <w:r w:rsidR="002D3BB1" w:rsidRPr="002D3BB1">
        <w:rPr>
          <w:rFonts w:ascii="Calibri" w:hAnsi="Calibri" w:cs="Calibri"/>
        </w:rPr>
        <w:t>Visualizations</w:t>
      </w:r>
      <w:proofErr w:type="spellEnd"/>
      <w:r w:rsidR="002D3BB1" w:rsidRPr="002D3BB1">
        <w:rPr>
          <w:rFonts w:ascii="Calibri" w:hAnsi="Calibri" w:cs="Calibri"/>
        </w:rPr>
        <w:t xml:space="preserve"> Every Data Scientist </w:t>
      </w:r>
      <w:proofErr w:type="spellStart"/>
      <w:r w:rsidR="002D3BB1" w:rsidRPr="002D3BB1">
        <w:rPr>
          <w:rFonts w:ascii="Calibri" w:hAnsi="Calibri" w:cs="Calibri"/>
        </w:rPr>
        <w:t>Should</w:t>
      </w:r>
      <w:proofErr w:type="spellEnd"/>
      <w:r w:rsidR="002D3BB1" w:rsidRPr="002D3BB1">
        <w:rPr>
          <w:rFonts w:ascii="Calibri" w:hAnsi="Calibri" w:cs="Calibri"/>
        </w:rPr>
        <w:t xml:space="preserve"> </w:t>
      </w:r>
      <w:proofErr w:type="spellStart"/>
      <w:r w:rsidR="002D3BB1" w:rsidRPr="002D3BB1">
        <w:rPr>
          <w:rFonts w:ascii="Calibri" w:hAnsi="Calibri" w:cs="Calibri"/>
        </w:rPr>
        <w:t>Know</w:t>
      </w:r>
      <w:proofErr w:type="spellEnd"/>
      <w:r w:rsidR="002D3BB1" w:rsidRPr="002D3BB1">
        <w:rPr>
          <w:rFonts w:ascii="Calibri" w:hAnsi="Calibri" w:cs="Calibri"/>
        </w:rPr>
        <w:t>“, Medium. Zugegriffen: 5. Oktober 2023. [Online]. Verfügbar unter: https://towardsdatascience.com/10-viz-every-ds-should-know-4e4118f26fc3</w:t>
      </w:r>
    </w:p>
    <w:p w14:paraId="0AB91602" w14:textId="77777777" w:rsidR="002D3BB1" w:rsidRPr="002D3BB1" w:rsidRDefault="002D3BB1" w:rsidP="002D3BB1">
      <w:pPr>
        <w:pStyle w:val="Literaturverzeichnis"/>
        <w:rPr>
          <w:rFonts w:ascii="Calibri" w:hAnsi="Calibri" w:cs="Calibri"/>
        </w:rPr>
      </w:pPr>
      <w:r w:rsidRPr="002D3BB1">
        <w:rPr>
          <w:rFonts w:ascii="Calibri" w:hAnsi="Calibri" w:cs="Calibri"/>
        </w:rPr>
        <w:t>[2]</w:t>
      </w:r>
      <w:r w:rsidRPr="002D3BB1">
        <w:rPr>
          <w:rFonts w:ascii="Calibri" w:hAnsi="Calibri" w:cs="Calibri"/>
        </w:rPr>
        <w:tab/>
        <w:t>„</w:t>
      </w:r>
      <w:proofErr w:type="spellStart"/>
      <w:r w:rsidRPr="002D3BB1">
        <w:rPr>
          <w:rFonts w:ascii="Calibri" w:hAnsi="Calibri" w:cs="Calibri"/>
        </w:rPr>
        <w:t>How</w:t>
      </w:r>
      <w:proofErr w:type="spellEnd"/>
      <w:r w:rsidRPr="002D3BB1">
        <w:rPr>
          <w:rFonts w:ascii="Calibri" w:hAnsi="Calibri" w:cs="Calibri"/>
        </w:rPr>
        <w:t xml:space="preserve"> a </w:t>
      </w:r>
      <w:proofErr w:type="spellStart"/>
      <w:r w:rsidRPr="002D3BB1">
        <w:rPr>
          <w:rFonts w:ascii="Calibri" w:hAnsi="Calibri" w:cs="Calibri"/>
        </w:rPr>
        <w:t>Histogram</w:t>
      </w:r>
      <w:proofErr w:type="spellEnd"/>
      <w:r w:rsidRPr="002D3BB1">
        <w:rPr>
          <w:rFonts w:ascii="Calibri" w:hAnsi="Calibri" w:cs="Calibri"/>
        </w:rPr>
        <w:t xml:space="preserve"> Works </w:t>
      </w:r>
      <w:proofErr w:type="spellStart"/>
      <w:r w:rsidRPr="002D3BB1">
        <w:rPr>
          <w:rFonts w:ascii="Calibri" w:hAnsi="Calibri" w:cs="Calibri"/>
        </w:rPr>
        <w:t>to</w:t>
      </w:r>
      <w:proofErr w:type="spellEnd"/>
      <w:r w:rsidRPr="002D3BB1">
        <w:rPr>
          <w:rFonts w:ascii="Calibri" w:hAnsi="Calibri" w:cs="Calibri"/>
        </w:rPr>
        <w:t xml:space="preserve"> Display Data“, </w:t>
      </w:r>
      <w:proofErr w:type="spellStart"/>
      <w:r w:rsidRPr="002D3BB1">
        <w:rPr>
          <w:rFonts w:ascii="Calibri" w:hAnsi="Calibri" w:cs="Calibri"/>
        </w:rPr>
        <w:t>Investopedia</w:t>
      </w:r>
      <w:proofErr w:type="spellEnd"/>
      <w:r w:rsidRPr="002D3BB1">
        <w:rPr>
          <w:rFonts w:ascii="Calibri" w:hAnsi="Calibri" w:cs="Calibri"/>
        </w:rPr>
        <w:t>. Zugegriffen: 5. Oktober 2023. [Online]. Verfügbar unter: https://www.investopedia.com/terms/h/histogram.asp</w:t>
      </w:r>
    </w:p>
    <w:p w14:paraId="798DEF37" w14:textId="77777777" w:rsidR="002D3BB1" w:rsidRPr="002D3BB1" w:rsidRDefault="002D3BB1" w:rsidP="002D3BB1">
      <w:pPr>
        <w:pStyle w:val="Literaturverzeichnis"/>
        <w:rPr>
          <w:rFonts w:ascii="Calibri" w:hAnsi="Calibri" w:cs="Calibri"/>
        </w:rPr>
      </w:pPr>
      <w:r w:rsidRPr="002D3BB1">
        <w:rPr>
          <w:rFonts w:ascii="Calibri" w:hAnsi="Calibri" w:cs="Calibri"/>
          <w:lang w:val="fr-CH"/>
        </w:rPr>
        <w:t>[3]</w:t>
      </w:r>
      <w:r w:rsidRPr="002D3BB1">
        <w:rPr>
          <w:rFonts w:ascii="Calibri" w:hAnsi="Calibri" w:cs="Calibri"/>
          <w:lang w:val="fr-CH"/>
        </w:rPr>
        <w:tab/>
        <w:t xml:space="preserve">„Box plot </w:t>
      </w:r>
      <w:proofErr w:type="spellStart"/>
      <w:r w:rsidRPr="002D3BB1">
        <w:rPr>
          <w:rFonts w:ascii="Calibri" w:hAnsi="Calibri" w:cs="Calibri"/>
          <w:lang w:val="fr-CH"/>
        </w:rPr>
        <w:t>review</w:t>
      </w:r>
      <w:proofErr w:type="spellEnd"/>
      <w:r w:rsidRPr="002D3BB1">
        <w:rPr>
          <w:rFonts w:ascii="Calibri" w:hAnsi="Calibri" w:cs="Calibri"/>
          <w:lang w:val="fr-CH"/>
        </w:rPr>
        <w:t xml:space="preserve"> (article) | Khan </w:t>
      </w:r>
      <w:proofErr w:type="spellStart"/>
      <w:r w:rsidRPr="002D3BB1">
        <w:rPr>
          <w:rFonts w:ascii="Calibri" w:hAnsi="Calibri" w:cs="Calibri"/>
          <w:lang w:val="fr-CH"/>
        </w:rPr>
        <w:t>Academy</w:t>
      </w:r>
      <w:proofErr w:type="spellEnd"/>
      <w:r w:rsidRPr="002D3BB1">
        <w:rPr>
          <w:rFonts w:ascii="Calibri" w:hAnsi="Calibri" w:cs="Calibri"/>
          <w:lang w:val="fr-CH"/>
        </w:rPr>
        <w:t xml:space="preserve">“. </w:t>
      </w:r>
      <w:r w:rsidRPr="002D3BB1">
        <w:rPr>
          <w:rFonts w:ascii="Calibri" w:hAnsi="Calibri" w:cs="Calibri"/>
        </w:rPr>
        <w:t>Zugegriffen: 5. Oktober 2023. [Online]. Verfügbar unter: https://www.khanacademy.org/math/statistics-probability/summarizing-quantitative-data/box-whisker-plots/a/box-plot-review</w:t>
      </w:r>
    </w:p>
    <w:p w14:paraId="551EFC6D" w14:textId="77777777" w:rsidR="002D3BB1" w:rsidRPr="002D3BB1" w:rsidRDefault="002D3BB1" w:rsidP="002D3BB1">
      <w:pPr>
        <w:pStyle w:val="Literaturverzeichnis"/>
        <w:rPr>
          <w:rFonts w:ascii="Calibri" w:hAnsi="Calibri" w:cs="Calibri"/>
        </w:rPr>
      </w:pPr>
      <w:r w:rsidRPr="002D3BB1">
        <w:rPr>
          <w:rFonts w:ascii="Calibri" w:hAnsi="Calibri" w:cs="Calibri"/>
          <w:lang w:val="fr-CH"/>
        </w:rPr>
        <w:t>[4]</w:t>
      </w:r>
      <w:r w:rsidRPr="002D3BB1">
        <w:rPr>
          <w:rFonts w:ascii="Calibri" w:hAnsi="Calibri" w:cs="Calibri"/>
          <w:lang w:val="fr-CH"/>
        </w:rPr>
        <w:tab/>
        <w:t xml:space="preserve">S. C. </w:t>
      </w:r>
      <w:proofErr w:type="spellStart"/>
      <w:r w:rsidRPr="002D3BB1">
        <w:rPr>
          <w:rFonts w:ascii="Calibri" w:hAnsi="Calibri" w:cs="Calibri"/>
          <w:lang w:val="fr-CH"/>
        </w:rPr>
        <w:t>Government</w:t>
      </w:r>
      <w:proofErr w:type="spellEnd"/>
      <w:r w:rsidRPr="002D3BB1">
        <w:rPr>
          <w:rFonts w:ascii="Calibri" w:hAnsi="Calibri" w:cs="Calibri"/>
          <w:lang w:val="fr-CH"/>
        </w:rPr>
        <w:t xml:space="preserve"> of Canada, „5.2 Bar chart“. </w:t>
      </w:r>
      <w:r w:rsidRPr="002D3BB1">
        <w:rPr>
          <w:rFonts w:ascii="Calibri" w:hAnsi="Calibri" w:cs="Calibri"/>
        </w:rPr>
        <w:t>Zugegriffen: 5. Oktober 2023. [Online]. Verfügbar unter: https://www150.statcan.gc.ca/n1/edu/power-pouvoir/ch9/bargraph-diagrammeabarres/5214818-eng.htm</w:t>
      </w:r>
    </w:p>
    <w:p w14:paraId="20C6CDB9" w14:textId="77777777" w:rsidR="002D3BB1" w:rsidRPr="002D3BB1" w:rsidRDefault="002D3BB1" w:rsidP="002D3BB1">
      <w:pPr>
        <w:pStyle w:val="Literaturverzeichnis"/>
        <w:rPr>
          <w:rFonts w:ascii="Calibri" w:hAnsi="Calibri" w:cs="Calibri"/>
        </w:rPr>
      </w:pPr>
      <w:r w:rsidRPr="002D3BB1">
        <w:rPr>
          <w:rFonts w:ascii="Calibri" w:hAnsi="Calibri" w:cs="Calibri"/>
          <w:lang w:val="fr-CH"/>
        </w:rPr>
        <w:t>[5]</w:t>
      </w:r>
      <w:r w:rsidRPr="002D3BB1">
        <w:rPr>
          <w:rFonts w:ascii="Calibri" w:hAnsi="Calibri" w:cs="Calibri"/>
          <w:lang w:val="fr-CH"/>
        </w:rPr>
        <w:tab/>
      </w:r>
      <w:proofErr w:type="spellStart"/>
      <w:r w:rsidRPr="002D3BB1">
        <w:rPr>
          <w:rFonts w:ascii="Calibri" w:hAnsi="Calibri" w:cs="Calibri"/>
          <w:i/>
          <w:iCs/>
          <w:lang w:val="fr-CH"/>
        </w:rPr>
        <w:t>Now</w:t>
      </w:r>
      <w:proofErr w:type="spellEnd"/>
      <w:r w:rsidRPr="002D3BB1">
        <w:rPr>
          <w:rFonts w:ascii="Calibri" w:hAnsi="Calibri" w:cs="Calibri"/>
          <w:i/>
          <w:iCs/>
          <w:lang w:val="fr-CH"/>
        </w:rPr>
        <w:t xml:space="preserve"> You </w:t>
      </w:r>
      <w:proofErr w:type="spellStart"/>
      <w:r w:rsidRPr="002D3BB1">
        <w:rPr>
          <w:rFonts w:ascii="Calibri" w:hAnsi="Calibri" w:cs="Calibri"/>
          <w:i/>
          <w:iCs/>
          <w:lang w:val="fr-CH"/>
        </w:rPr>
        <w:t>See</w:t>
      </w:r>
      <w:proofErr w:type="spellEnd"/>
      <w:r w:rsidRPr="002D3BB1">
        <w:rPr>
          <w:rFonts w:ascii="Calibri" w:hAnsi="Calibri" w:cs="Calibri"/>
          <w:i/>
          <w:iCs/>
          <w:lang w:val="fr-CH"/>
        </w:rPr>
        <w:t xml:space="preserve"> </w:t>
      </w:r>
      <w:proofErr w:type="gramStart"/>
      <w:r w:rsidRPr="002D3BB1">
        <w:rPr>
          <w:rFonts w:ascii="Calibri" w:hAnsi="Calibri" w:cs="Calibri"/>
          <w:i/>
          <w:iCs/>
          <w:lang w:val="fr-CH"/>
        </w:rPr>
        <w:t>It:</w:t>
      </w:r>
      <w:proofErr w:type="gramEnd"/>
      <w:r w:rsidRPr="002D3BB1">
        <w:rPr>
          <w:rFonts w:ascii="Calibri" w:hAnsi="Calibri" w:cs="Calibri"/>
          <w:i/>
          <w:iCs/>
          <w:lang w:val="fr-CH"/>
        </w:rPr>
        <w:t xml:space="preserve"> </w:t>
      </w:r>
      <w:proofErr w:type="spellStart"/>
      <w:r w:rsidRPr="002D3BB1">
        <w:rPr>
          <w:rFonts w:ascii="Calibri" w:hAnsi="Calibri" w:cs="Calibri"/>
          <w:i/>
          <w:iCs/>
          <w:lang w:val="fr-CH"/>
        </w:rPr>
        <w:t>Lessons</w:t>
      </w:r>
      <w:proofErr w:type="spellEnd"/>
      <w:r w:rsidRPr="002D3BB1">
        <w:rPr>
          <w:rFonts w:ascii="Calibri" w:hAnsi="Calibri" w:cs="Calibri"/>
          <w:i/>
          <w:iCs/>
          <w:lang w:val="fr-CH"/>
        </w:rPr>
        <w:t xml:space="preserve"> </w:t>
      </w:r>
      <w:proofErr w:type="spellStart"/>
      <w:r w:rsidRPr="002D3BB1">
        <w:rPr>
          <w:rFonts w:ascii="Calibri" w:hAnsi="Calibri" w:cs="Calibri"/>
          <w:i/>
          <w:iCs/>
          <w:lang w:val="fr-CH"/>
        </w:rPr>
        <w:t>from</w:t>
      </w:r>
      <w:proofErr w:type="spellEnd"/>
      <w:r w:rsidRPr="002D3BB1">
        <w:rPr>
          <w:rFonts w:ascii="Calibri" w:hAnsi="Calibri" w:cs="Calibri"/>
          <w:i/>
          <w:iCs/>
          <w:lang w:val="fr-CH"/>
        </w:rPr>
        <w:t xml:space="preserve"> </w:t>
      </w:r>
      <w:proofErr w:type="spellStart"/>
      <w:r w:rsidRPr="002D3BB1">
        <w:rPr>
          <w:rFonts w:ascii="Calibri" w:hAnsi="Calibri" w:cs="Calibri"/>
          <w:i/>
          <w:iCs/>
          <w:lang w:val="fr-CH"/>
        </w:rPr>
        <w:t>Research</w:t>
      </w:r>
      <w:proofErr w:type="spellEnd"/>
      <w:r w:rsidRPr="002D3BB1">
        <w:rPr>
          <w:rFonts w:ascii="Calibri" w:hAnsi="Calibri" w:cs="Calibri"/>
          <w:i/>
          <w:iCs/>
          <w:lang w:val="fr-CH"/>
        </w:rPr>
        <w:t xml:space="preserve"> on Perception for Design of Data </w:t>
      </w:r>
      <w:proofErr w:type="spellStart"/>
      <w:r w:rsidRPr="002D3BB1">
        <w:rPr>
          <w:rFonts w:ascii="Calibri" w:hAnsi="Calibri" w:cs="Calibri"/>
          <w:i/>
          <w:iCs/>
          <w:lang w:val="fr-CH"/>
        </w:rPr>
        <w:t>Visualizations</w:t>
      </w:r>
      <w:proofErr w:type="spellEnd"/>
      <w:r w:rsidRPr="002D3BB1">
        <w:rPr>
          <w:rFonts w:ascii="Calibri" w:hAnsi="Calibri" w:cs="Calibri"/>
          <w:lang w:val="fr-CH"/>
        </w:rPr>
        <w:t xml:space="preserve">, (14. </w:t>
      </w:r>
      <w:r w:rsidRPr="002D3BB1">
        <w:rPr>
          <w:rFonts w:ascii="Calibri" w:hAnsi="Calibri" w:cs="Calibri"/>
        </w:rPr>
        <w:t>September 2017). Zugegriffen: 28. September 2023. [Online Video]. Verfügbar unter: https://www.youtube.com/watch?v=66eE4rc5xU0</w:t>
      </w:r>
    </w:p>
    <w:p w14:paraId="05CEE9CF" w14:textId="77777777" w:rsidR="002D3BB1" w:rsidRPr="002D3BB1" w:rsidRDefault="002D3BB1" w:rsidP="002D3BB1">
      <w:pPr>
        <w:pStyle w:val="Literaturverzeichnis"/>
        <w:rPr>
          <w:rFonts w:ascii="Calibri" w:hAnsi="Calibri" w:cs="Calibri"/>
        </w:rPr>
      </w:pPr>
      <w:r w:rsidRPr="002D3BB1">
        <w:rPr>
          <w:rFonts w:ascii="Calibri" w:hAnsi="Calibri" w:cs="Calibri"/>
        </w:rPr>
        <w:t>[6]</w:t>
      </w:r>
      <w:r w:rsidRPr="002D3BB1">
        <w:rPr>
          <w:rFonts w:ascii="Calibri" w:hAnsi="Calibri" w:cs="Calibri"/>
        </w:rPr>
        <w:tab/>
        <w:t>„Visual Variables“. Zugegriffen: 5. Oktober 2023. [Online]. Verfügbar unter: https://www.axismaps.com//guide/visual-variables</w:t>
      </w:r>
    </w:p>
    <w:p w14:paraId="6DEC5521" w14:textId="77777777" w:rsidR="002D3BB1" w:rsidRPr="002D3BB1" w:rsidRDefault="002D3BB1" w:rsidP="002D3BB1">
      <w:pPr>
        <w:pStyle w:val="Literaturverzeichnis"/>
        <w:rPr>
          <w:rFonts w:ascii="Calibri" w:hAnsi="Calibri" w:cs="Calibri"/>
        </w:rPr>
      </w:pPr>
      <w:r w:rsidRPr="002D3BB1">
        <w:rPr>
          <w:rFonts w:ascii="Calibri" w:hAnsi="Calibri" w:cs="Calibri"/>
          <w:lang w:val="fr-CH"/>
        </w:rPr>
        <w:t>[7]</w:t>
      </w:r>
      <w:r w:rsidRPr="002D3BB1">
        <w:rPr>
          <w:rFonts w:ascii="Calibri" w:hAnsi="Calibri" w:cs="Calibri"/>
          <w:lang w:val="fr-CH"/>
        </w:rPr>
        <w:tab/>
        <w:t>I. C. Education, „</w:t>
      </w:r>
      <w:proofErr w:type="spellStart"/>
      <w:r w:rsidRPr="002D3BB1">
        <w:rPr>
          <w:rFonts w:ascii="Calibri" w:hAnsi="Calibri" w:cs="Calibri"/>
          <w:lang w:val="fr-CH"/>
        </w:rPr>
        <w:t>Structured</w:t>
      </w:r>
      <w:proofErr w:type="spellEnd"/>
      <w:r w:rsidRPr="002D3BB1">
        <w:rPr>
          <w:rFonts w:ascii="Calibri" w:hAnsi="Calibri" w:cs="Calibri"/>
          <w:lang w:val="fr-CH"/>
        </w:rPr>
        <w:t xml:space="preserve"> vs. </w:t>
      </w:r>
      <w:proofErr w:type="spellStart"/>
      <w:r w:rsidRPr="002D3BB1">
        <w:rPr>
          <w:rFonts w:ascii="Calibri" w:hAnsi="Calibri" w:cs="Calibri"/>
          <w:lang w:val="fr-CH"/>
        </w:rPr>
        <w:t>Unstructured</w:t>
      </w:r>
      <w:proofErr w:type="spellEnd"/>
      <w:r w:rsidRPr="002D3BB1">
        <w:rPr>
          <w:rFonts w:ascii="Calibri" w:hAnsi="Calibri" w:cs="Calibri"/>
          <w:lang w:val="fr-CH"/>
        </w:rPr>
        <w:t xml:space="preserve"> </w:t>
      </w:r>
      <w:proofErr w:type="gramStart"/>
      <w:r w:rsidRPr="002D3BB1">
        <w:rPr>
          <w:rFonts w:ascii="Calibri" w:hAnsi="Calibri" w:cs="Calibri"/>
          <w:lang w:val="fr-CH"/>
        </w:rPr>
        <w:t>Data:</w:t>
      </w:r>
      <w:proofErr w:type="gramEnd"/>
      <w:r w:rsidRPr="002D3BB1">
        <w:rPr>
          <w:rFonts w:ascii="Calibri" w:hAnsi="Calibri" w:cs="Calibri"/>
          <w:lang w:val="fr-CH"/>
        </w:rPr>
        <w:t xml:space="preserve"> </w:t>
      </w:r>
      <w:proofErr w:type="spellStart"/>
      <w:r w:rsidRPr="002D3BB1">
        <w:rPr>
          <w:rFonts w:ascii="Calibri" w:hAnsi="Calibri" w:cs="Calibri"/>
          <w:lang w:val="fr-CH"/>
        </w:rPr>
        <w:t>What’s</w:t>
      </w:r>
      <w:proofErr w:type="spellEnd"/>
      <w:r w:rsidRPr="002D3BB1">
        <w:rPr>
          <w:rFonts w:ascii="Calibri" w:hAnsi="Calibri" w:cs="Calibri"/>
          <w:lang w:val="fr-CH"/>
        </w:rPr>
        <w:t xml:space="preserve"> the </w:t>
      </w:r>
      <w:proofErr w:type="spellStart"/>
      <w:r w:rsidRPr="002D3BB1">
        <w:rPr>
          <w:rFonts w:ascii="Calibri" w:hAnsi="Calibri" w:cs="Calibri"/>
          <w:lang w:val="fr-CH"/>
        </w:rPr>
        <w:t>Difference</w:t>
      </w:r>
      <w:proofErr w:type="spellEnd"/>
      <w:r w:rsidRPr="002D3BB1">
        <w:rPr>
          <w:rFonts w:ascii="Calibri" w:hAnsi="Calibri" w:cs="Calibri"/>
          <w:lang w:val="fr-CH"/>
        </w:rPr>
        <w:t xml:space="preserve">?“, IBM Blog. </w:t>
      </w:r>
      <w:r w:rsidRPr="002D3BB1">
        <w:rPr>
          <w:rFonts w:ascii="Calibri" w:hAnsi="Calibri" w:cs="Calibri"/>
        </w:rPr>
        <w:t>Zugegriffen: 7. Oktober 2023. [Online]. Verfügbar unter: https://www.ibm.com/blog/structured-vs-unstructured-data/</w:t>
      </w:r>
    </w:p>
    <w:p w14:paraId="1E8AD644" w14:textId="77777777" w:rsidR="002D3BB1" w:rsidRPr="002D3BB1" w:rsidRDefault="002D3BB1" w:rsidP="002D3BB1">
      <w:pPr>
        <w:pStyle w:val="Literaturverzeichnis"/>
        <w:rPr>
          <w:rFonts w:ascii="Calibri" w:hAnsi="Calibri" w:cs="Calibri"/>
        </w:rPr>
      </w:pPr>
      <w:r w:rsidRPr="002D3BB1">
        <w:rPr>
          <w:rFonts w:ascii="Calibri" w:hAnsi="Calibri" w:cs="Calibri"/>
        </w:rPr>
        <w:t>[8]</w:t>
      </w:r>
      <w:r w:rsidRPr="002D3BB1">
        <w:rPr>
          <w:rFonts w:ascii="Calibri" w:hAnsi="Calibri" w:cs="Calibri"/>
        </w:rPr>
        <w:tab/>
        <w:t xml:space="preserve">„Guide </w:t>
      </w:r>
      <w:proofErr w:type="spellStart"/>
      <w:r w:rsidRPr="002D3BB1">
        <w:rPr>
          <w:rFonts w:ascii="Calibri" w:hAnsi="Calibri" w:cs="Calibri"/>
        </w:rPr>
        <w:t>to</w:t>
      </w:r>
      <w:proofErr w:type="spellEnd"/>
      <w:r w:rsidRPr="002D3BB1">
        <w:rPr>
          <w:rFonts w:ascii="Calibri" w:hAnsi="Calibri" w:cs="Calibri"/>
        </w:rPr>
        <w:t xml:space="preserve"> Data </w:t>
      </w:r>
      <w:proofErr w:type="spellStart"/>
      <w:r w:rsidRPr="002D3BB1">
        <w:rPr>
          <w:rFonts w:ascii="Calibri" w:hAnsi="Calibri" w:cs="Calibri"/>
        </w:rPr>
        <w:t>Types</w:t>
      </w:r>
      <w:proofErr w:type="spellEnd"/>
      <w:r w:rsidRPr="002D3BB1">
        <w:rPr>
          <w:rFonts w:ascii="Calibri" w:hAnsi="Calibri" w:cs="Calibri"/>
        </w:rPr>
        <w:t xml:space="preserve"> and </w:t>
      </w:r>
      <w:proofErr w:type="spellStart"/>
      <w:r w:rsidRPr="002D3BB1">
        <w:rPr>
          <w:rFonts w:ascii="Calibri" w:hAnsi="Calibri" w:cs="Calibri"/>
        </w:rPr>
        <w:t>How</w:t>
      </w:r>
      <w:proofErr w:type="spellEnd"/>
      <w:r w:rsidRPr="002D3BB1">
        <w:rPr>
          <w:rFonts w:ascii="Calibri" w:hAnsi="Calibri" w:cs="Calibri"/>
        </w:rPr>
        <w:t xml:space="preserve"> </w:t>
      </w:r>
      <w:proofErr w:type="spellStart"/>
      <w:r w:rsidRPr="002D3BB1">
        <w:rPr>
          <w:rFonts w:ascii="Calibri" w:hAnsi="Calibri" w:cs="Calibri"/>
        </w:rPr>
        <w:t>to</w:t>
      </w:r>
      <w:proofErr w:type="spellEnd"/>
      <w:r w:rsidRPr="002D3BB1">
        <w:rPr>
          <w:rFonts w:ascii="Calibri" w:hAnsi="Calibri" w:cs="Calibri"/>
        </w:rPr>
        <w:t xml:space="preserve"> Graph </w:t>
      </w:r>
      <w:proofErr w:type="spellStart"/>
      <w:r w:rsidRPr="002D3BB1">
        <w:rPr>
          <w:rFonts w:ascii="Calibri" w:hAnsi="Calibri" w:cs="Calibri"/>
        </w:rPr>
        <w:t>Them</w:t>
      </w:r>
      <w:proofErr w:type="spellEnd"/>
      <w:r w:rsidRPr="002D3BB1">
        <w:rPr>
          <w:rFonts w:ascii="Calibri" w:hAnsi="Calibri" w:cs="Calibri"/>
        </w:rPr>
        <w:t xml:space="preserve"> in </w:t>
      </w:r>
      <w:proofErr w:type="spellStart"/>
      <w:r w:rsidRPr="002D3BB1">
        <w:rPr>
          <w:rFonts w:ascii="Calibri" w:hAnsi="Calibri" w:cs="Calibri"/>
        </w:rPr>
        <w:t>Statistics</w:t>
      </w:r>
      <w:proofErr w:type="spellEnd"/>
      <w:r w:rsidRPr="002D3BB1">
        <w:rPr>
          <w:rFonts w:ascii="Calibri" w:hAnsi="Calibri" w:cs="Calibri"/>
        </w:rPr>
        <w:t xml:space="preserve"> - </w:t>
      </w:r>
      <w:proofErr w:type="spellStart"/>
      <w:r w:rsidRPr="002D3BB1">
        <w:rPr>
          <w:rFonts w:ascii="Calibri" w:hAnsi="Calibri" w:cs="Calibri"/>
        </w:rPr>
        <w:t>Statistics</w:t>
      </w:r>
      <w:proofErr w:type="spellEnd"/>
      <w:r w:rsidRPr="002D3BB1">
        <w:rPr>
          <w:rFonts w:ascii="Calibri" w:hAnsi="Calibri" w:cs="Calibri"/>
        </w:rPr>
        <w:t xml:space="preserve"> By Jim“. Zugegriffen: 7. Oktober 2023. [Online]. Verfügbar unter: https://statisticsbyjim.com/basics/data-types/</w:t>
      </w:r>
    </w:p>
    <w:p w14:paraId="4F4AAB2B" w14:textId="77777777" w:rsidR="002D3BB1" w:rsidRPr="002D3BB1" w:rsidRDefault="002D3BB1" w:rsidP="002D3BB1">
      <w:pPr>
        <w:pStyle w:val="Literaturverzeichnis"/>
        <w:rPr>
          <w:rFonts w:ascii="Calibri" w:hAnsi="Calibri" w:cs="Calibri"/>
        </w:rPr>
      </w:pPr>
      <w:r w:rsidRPr="002D3BB1">
        <w:rPr>
          <w:rFonts w:ascii="Calibri" w:hAnsi="Calibri" w:cs="Calibri"/>
          <w:lang w:val="fr-CH"/>
        </w:rPr>
        <w:t>[9]</w:t>
      </w:r>
      <w:r w:rsidRPr="002D3BB1">
        <w:rPr>
          <w:rFonts w:ascii="Calibri" w:hAnsi="Calibri" w:cs="Calibri"/>
          <w:lang w:val="fr-CH"/>
        </w:rPr>
        <w:tab/>
        <w:t xml:space="preserve">D. (DJ) Sarkar, „A </w:t>
      </w:r>
      <w:proofErr w:type="spellStart"/>
      <w:r w:rsidRPr="002D3BB1">
        <w:rPr>
          <w:rFonts w:ascii="Calibri" w:hAnsi="Calibri" w:cs="Calibri"/>
          <w:lang w:val="fr-CH"/>
        </w:rPr>
        <w:t>Comprehensive</w:t>
      </w:r>
      <w:proofErr w:type="spellEnd"/>
      <w:r w:rsidRPr="002D3BB1">
        <w:rPr>
          <w:rFonts w:ascii="Calibri" w:hAnsi="Calibri" w:cs="Calibri"/>
          <w:lang w:val="fr-CH"/>
        </w:rPr>
        <w:t xml:space="preserve"> Guide to the </w:t>
      </w:r>
      <w:proofErr w:type="spellStart"/>
      <w:r w:rsidRPr="002D3BB1">
        <w:rPr>
          <w:rFonts w:ascii="Calibri" w:hAnsi="Calibri" w:cs="Calibri"/>
          <w:lang w:val="fr-CH"/>
        </w:rPr>
        <w:t>Grammar</w:t>
      </w:r>
      <w:proofErr w:type="spellEnd"/>
      <w:r w:rsidRPr="002D3BB1">
        <w:rPr>
          <w:rFonts w:ascii="Calibri" w:hAnsi="Calibri" w:cs="Calibri"/>
          <w:lang w:val="fr-CH"/>
        </w:rPr>
        <w:t xml:space="preserve"> of Graphics for Effective </w:t>
      </w:r>
      <w:proofErr w:type="spellStart"/>
      <w:r w:rsidRPr="002D3BB1">
        <w:rPr>
          <w:rFonts w:ascii="Calibri" w:hAnsi="Calibri" w:cs="Calibri"/>
          <w:lang w:val="fr-CH"/>
        </w:rPr>
        <w:t>Visualization</w:t>
      </w:r>
      <w:proofErr w:type="spellEnd"/>
      <w:r w:rsidRPr="002D3BB1">
        <w:rPr>
          <w:rFonts w:ascii="Calibri" w:hAnsi="Calibri" w:cs="Calibri"/>
          <w:lang w:val="fr-CH"/>
        </w:rPr>
        <w:t xml:space="preserve"> of Multi-</w:t>
      </w:r>
      <w:proofErr w:type="spellStart"/>
      <w:r w:rsidRPr="002D3BB1">
        <w:rPr>
          <w:rFonts w:ascii="Calibri" w:hAnsi="Calibri" w:cs="Calibri"/>
          <w:lang w:val="fr-CH"/>
        </w:rPr>
        <w:t>dimensional</w:t>
      </w:r>
      <w:proofErr w:type="spellEnd"/>
      <w:r w:rsidRPr="002D3BB1">
        <w:rPr>
          <w:rFonts w:ascii="Calibri" w:hAnsi="Calibri" w:cs="Calibri"/>
          <w:lang w:val="fr-CH"/>
        </w:rPr>
        <w:t xml:space="preserve">…“, Medium. </w:t>
      </w:r>
      <w:r w:rsidRPr="002D3BB1">
        <w:rPr>
          <w:rFonts w:ascii="Calibri" w:hAnsi="Calibri" w:cs="Calibri"/>
        </w:rPr>
        <w:t>Zugegriffen: 7. Oktober 2023. [Online]. Verfügbar unter: https://towardsdatascience.com/a-comprehensive-guide-to-the-grammar-of-graphics-for-effective-visualization-of-multi-dimensional-1f92b4ed4149</w:t>
      </w:r>
    </w:p>
    <w:p w14:paraId="7E9580DC" w14:textId="77777777" w:rsidR="002D3BB1" w:rsidRPr="002D3BB1" w:rsidRDefault="002D3BB1" w:rsidP="002D3BB1">
      <w:pPr>
        <w:pStyle w:val="Literaturverzeichnis"/>
        <w:rPr>
          <w:rFonts w:ascii="Calibri" w:hAnsi="Calibri" w:cs="Calibri"/>
        </w:rPr>
      </w:pPr>
      <w:r w:rsidRPr="002D3BB1">
        <w:rPr>
          <w:rFonts w:ascii="Calibri" w:hAnsi="Calibri" w:cs="Calibri"/>
        </w:rPr>
        <w:t>[10]</w:t>
      </w:r>
      <w:r w:rsidRPr="002D3BB1">
        <w:rPr>
          <w:rFonts w:ascii="Calibri" w:hAnsi="Calibri" w:cs="Calibri"/>
        </w:rPr>
        <w:tab/>
        <w:t xml:space="preserve">B. </w:t>
      </w:r>
      <w:proofErr w:type="spellStart"/>
      <w:r w:rsidRPr="002D3BB1">
        <w:rPr>
          <w:rFonts w:ascii="Calibri" w:hAnsi="Calibri" w:cs="Calibri"/>
        </w:rPr>
        <w:t>Soltoff</w:t>
      </w:r>
      <w:proofErr w:type="spellEnd"/>
      <w:r w:rsidRPr="002D3BB1">
        <w:rPr>
          <w:rFonts w:ascii="Calibri" w:hAnsi="Calibri" w:cs="Calibri"/>
        </w:rPr>
        <w:t xml:space="preserve">, „The </w:t>
      </w:r>
      <w:proofErr w:type="spellStart"/>
      <w:r w:rsidRPr="002D3BB1">
        <w:rPr>
          <w:rFonts w:ascii="Calibri" w:hAnsi="Calibri" w:cs="Calibri"/>
        </w:rPr>
        <w:t>grammar</w:t>
      </w:r>
      <w:proofErr w:type="spellEnd"/>
      <w:r w:rsidRPr="002D3BB1">
        <w:rPr>
          <w:rFonts w:ascii="Calibri" w:hAnsi="Calibri" w:cs="Calibri"/>
        </w:rPr>
        <w:t xml:space="preserve"> </w:t>
      </w:r>
      <w:proofErr w:type="spellStart"/>
      <w:r w:rsidRPr="002D3BB1">
        <w:rPr>
          <w:rFonts w:ascii="Calibri" w:hAnsi="Calibri" w:cs="Calibri"/>
        </w:rPr>
        <w:t>of</w:t>
      </w:r>
      <w:proofErr w:type="spellEnd"/>
      <w:r w:rsidRPr="002D3BB1">
        <w:rPr>
          <w:rFonts w:ascii="Calibri" w:hAnsi="Calibri" w:cs="Calibri"/>
        </w:rPr>
        <w:t xml:space="preserve"> </w:t>
      </w:r>
      <w:proofErr w:type="spellStart"/>
      <w:r w:rsidRPr="002D3BB1">
        <w:rPr>
          <w:rFonts w:ascii="Calibri" w:hAnsi="Calibri" w:cs="Calibri"/>
        </w:rPr>
        <w:t>graphics</w:t>
      </w:r>
      <w:proofErr w:type="spellEnd"/>
      <w:r w:rsidRPr="002D3BB1">
        <w:rPr>
          <w:rFonts w:ascii="Calibri" w:hAnsi="Calibri" w:cs="Calibri"/>
        </w:rPr>
        <w:t xml:space="preserve">“, Computing </w:t>
      </w:r>
      <w:proofErr w:type="spellStart"/>
      <w:r w:rsidRPr="002D3BB1">
        <w:rPr>
          <w:rFonts w:ascii="Calibri" w:hAnsi="Calibri" w:cs="Calibri"/>
        </w:rPr>
        <w:t>for</w:t>
      </w:r>
      <w:proofErr w:type="spellEnd"/>
      <w:r w:rsidRPr="002D3BB1">
        <w:rPr>
          <w:rFonts w:ascii="Calibri" w:hAnsi="Calibri" w:cs="Calibri"/>
        </w:rPr>
        <w:t xml:space="preserve"> Information Science. Zugegriffen: 7. Oktober 2023. [Online]. Verfügbar unter: https://info5940.infosci.cornell.edu/notes/dataviz/grammar-of-graphics/</w:t>
      </w:r>
    </w:p>
    <w:p w14:paraId="487D7BDF" w14:textId="77777777" w:rsidR="002D3BB1" w:rsidRPr="002D3BB1" w:rsidRDefault="002D3BB1" w:rsidP="002D3BB1">
      <w:pPr>
        <w:pStyle w:val="Literaturverzeichnis"/>
        <w:rPr>
          <w:rFonts w:ascii="Calibri" w:hAnsi="Calibri" w:cs="Calibri"/>
        </w:rPr>
      </w:pPr>
      <w:r w:rsidRPr="002D3BB1">
        <w:rPr>
          <w:rFonts w:ascii="Calibri" w:hAnsi="Calibri" w:cs="Calibri"/>
        </w:rPr>
        <w:t>[11]</w:t>
      </w:r>
      <w:r w:rsidRPr="002D3BB1">
        <w:rPr>
          <w:rFonts w:ascii="Calibri" w:hAnsi="Calibri" w:cs="Calibri"/>
        </w:rPr>
        <w:tab/>
        <w:t xml:space="preserve">W. L. in R.-B. U. Experience, „Usability </w:t>
      </w:r>
      <w:proofErr w:type="spellStart"/>
      <w:r w:rsidRPr="002D3BB1">
        <w:rPr>
          <w:rFonts w:ascii="Calibri" w:hAnsi="Calibri" w:cs="Calibri"/>
        </w:rPr>
        <w:t>Testing</w:t>
      </w:r>
      <w:proofErr w:type="spellEnd"/>
      <w:r w:rsidRPr="002D3BB1">
        <w:rPr>
          <w:rFonts w:ascii="Calibri" w:hAnsi="Calibri" w:cs="Calibri"/>
        </w:rPr>
        <w:t xml:space="preserve"> 101“, Nielsen Norman Group. Zugegriffen: 8. Oktober 2023. [Online]. Verfügbar unter: https://www.nngroup.com/articles/usability-testing-101/</w:t>
      </w:r>
    </w:p>
    <w:p w14:paraId="1105EEE9" w14:textId="77777777" w:rsidR="002D3BB1" w:rsidRPr="002D3BB1" w:rsidRDefault="002D3BB1" w:rsidP="002D3BB1">
      <w:pPr>
        <w:pStyle w:val="Literaturverzeichnis"/>
        <w:rPr>
          <w:rFonts w:ascii="Calibri" w:hAnsi="Calibri" w:cs="Calibri"/>
        </w:rPr>
      </w:pPr>
      <w:r w:rsidRPr="002D3BB1">
        <w:rPr>
          <w:rFonts w:ascii="Calibri" w:hAnsi="Calibri" w:cs="Calibri"/>
        </w:rPr>
        <w:t>[12]</w:t>
      </w:r>
      <w:r w:rsidRPr="002D3BB1">
        <w:rPr>
          <w:rFonts w:ascii="Calibri" w:hAnsi="Calibri" w:cs="Calibri"/>
        </w:rPr>
        <w:tab/>
      </w:r>
      <w:r w:rsidRPr="002D3BB1">
        <w:rPr>
          <w:rFonts w:ascii="Calibri" w:hAnsi="Calibri" w:cs="Calibri"/>
          <w:i/>
          <w:iCs/>
        </w:rPr>
        <w:t xml:space="preserve">Usability </w:t>
      </w:r>
      <w:proofErr w:type="spellStart"/>
      <w:r w:rsidRPr="002D3BB1">
        <w:rPr>
          <w:rFonts w:ascii="Calibri" w:hAnsi="Calibri" w:cs="Calibri"/>
          <w:i/>
          <w:iCs/>
        </w:rPr>
        <w:t>Testing</w:t>
      </w:r>
      <w:proofErr w:type="spellEnd"/>
      <w:r w:rsidRPr="002D3BB1">
        <w:rPr>
          <w:rFonts w:ascii="Calibri" w:hAnsi="Calibri" w:cs="Calibri"/>
          <w:i/>
          <w:iCs/>
        </w:rPr>
        <w:t xml:space="preserve"> w. 5 Users: Design </w:t>
      </w:r>
      <w:proofErr w:type="spellStart"/>
      <w:r w:rsidRPr="002D3BB1">
        <w:rPr>
          <w:rFonts w:ascii="Calibri" w:hAnsi="Calibri" w:cs="Calibri"/>
          <w:i/>
          <w:iCs/>
        </w:rPr>
        <w:t>Process</w:t>
      </w:r>
      <w:proofErr w:type="spellEnd"/>
      <w:r w:rsidRPr="002D3BB1">
        <w:rPr>
          <w:rFonts w:ascii="Calibri" w:hAnsi="Calibri" w:cs="Calibri"/>
          <w:i/>
          <w:iCs/>
        </w:rPr>
        <w:t xml:space="preserve"> (</w:t>
      </w:r>
      <w:proofErr w:type="spellStart"/>
      <w:r w:rsidRPr="002D3BB1">
        <w:rPr>
          <w:rFonts w:ascii="Calibri" w:hAnsi="Calibri" w:cs="Calibri"/>
          <w:i/>
          <w:iCs/>
        </w:rPr>
        <w:t>video</w:t>
      </w:r>
      <w:proofErr w:type="spellEnd"/>
      <w:r w:rsidRPr="002D3BB1">
        <w:rPr>
          <w:rFonts w:ascii="Calibri" w:hAnsi="Calibri" w:cs="Calibri"/>
          <w:i/>
          <w:iCs/>
        </w:rPr>
        <w:t xml:space="preserve"> 1 </w:t>
      </w:r>
      <w:proofErr w:type="spellStart"/>
      <w:r w:rsidRPr="002D3BB1">
        <w:rPr>
          <w:rFonts w:ascii="Calibri" w:hAnsi="Calibri" w:cs="Calibri"/>
          <w:i/>
          <w:iCs/>
        </w:rPr>
        <w:t>of</w:t>
      </w:r>
      <w:proofErr w:type="spellEnd"/>
      <w:r w:rsidRPr="002D3BB1">
        <w:rPr>
          <w:rFonts w:ascii="Calibri" w:hAnsi="Calibri" w:cs="Calibri"/>
          <w:i/>
          <w:iCs/>
        </w:rPr>
        <w:t xml:space="preserve"> 3)</w:t>
      </w:r>
      <w:r w:rsidRPr="002D3BB1">
        <w:rPr>
          <w:rFonts w:ascii="Calibri" w:hAnsi="Calibri" w:cs="Calibri"/>
        </w:rPr>
        <w:t>, (26. Oktober 2018). Zugegriffen: 8. Oktober 2023. [Online Video]. Verfügbar unter: https://www.youtube.com/watch?v=RhgUirqki50</w:t>
      </w:r>
    </w:p>
    <w:p w14:paraId="34AA59F1" w14:textId="5C07A841" w:rsidR="00B476FE" w:rsidRPr="004E050D" w:rsidRDefault="000779DD" w:rsidP="00B476FE">
      <w:r>
        <w:fldChar w:fldCharType="end"/>
      </w:r>
    </w:p>
    <w:p w14:paraId="140C1C13" w14:textId="5D9DD68B" w:rsidR="00F76E8F" w:rsidRPr="00E92601" w:rsidRDefault="00F76E8F" w:rsidP="00EC6CD2"/>
    <w:sectPr w:rsidR="00F76E8F" w:rsidRPr="00E92601">
      <w:headerReference w:type="default" r:id="rId29"/>
      <w:footerReference w:type="default" r:id="rId3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79CB2" w14:textId="77777777" w:rsidR="009A4F0C" w:rsidRDefault="009A4F0C" w:rsidP="007B68F5">
      <w:pPr>
        <w:spacing w:after="0" w:line="240" w:lineRule="auto"/>
      </w:pPr>
      <w:r>
        <w:separator/>
      </w:r>
    </w:p>
  </w:endnote>
  <w:endnote w:type="continuationSeparator" w:id="0">
    <w:p w14:paraId="28790E36" w14:textId="77777777" w:rsidR="009A4F0C" w:rsidRDefault="009A4F0C"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452" w14:textId="16181BD6" w:rsidR="009A17D3" w:rsidRPr="009A17D3" w:rsidRDefault="009A17D3">
    <w:pPr>
      <w:pStyle w:val="Fuzeile"/>
      <w:rPr>
        <w:lang w:val="fr-CH"/>
      </w:rPr>
    </w:pPr>
    <w:proofErr w:type="gramStart"/>
    <w:r w:rsidRPr="009A17D3">
      <w:rPr>
        <w:lang w:val="fr-CH"/>
      </w:rPr>
      <w:t>Repo</w:t>
    </w:r>
    <w:r>
      <w:rPr>
        <w:lang w:val="fr-CH"/>
      </w:rPr>
      <w:t>sitory</w:t>
    </w:r>
    <w:r w:rsidRPr="009A17D3">
      <w:rPr>
        <w:lang w:val="fr-CH"/>
      </w:rPr>
      <w:t>:</w:t>
    </w:r>
    <w:proofErr w:type="gramEnd"/>
    <w:r w:rsidRPr="009A17D3">
      <w:rPr>
        <w:lang w:val="fr-CH"/>
      </w:rPr>
      <w:t xml:space="preserve"> https://github.com/buesst1/gd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36D80" w14:textId="77777777" w:rsidR="009A4F0C" w:rsidRDefault="009A4F0C" w:rsidP="007B68F5">
      <w:pPr>
        <w:spacing w:after="0" w:line="240" w:lineRule="auto"/>
      </w:pPr>
      <w:r>
        <w:separator/>
      </w:r>
    </w:p>
  </w:footnote>
  <w:footnote w:type="continuationSeparator" w:id="0">
    <w:p w14:paraId="3712AB29" w14:textId="77777777" w:rsidR="009A4F0C" w:rsidRDefault="009A4F0C"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18518B"/>
    <w:multiLevelType w:val="hybridMultilevel"/>
    <w:tmpl w:val="1BF02122"/>
    <w:lvl w:ilvl="0" w:tplc="DA020BA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8EF4513"/>
    <w:multiLevelType w:val="hybridMultilevel"/>
    <w:tmpl w:val="CFB4A6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7"/>
  </w:num>
  <w:num w:numId="2" w16cid:durableId="251166037">
    <w:abstractNumId w:val="1"/>
  </w:num>
  <w:num w:numId="3" w16cid:durableId="1905410852">
    <w:abstractNumId w:val="0"/>
  </w:num>
  <w:num w:numId="4" w16cid:durableId="732898001">
    <w:abstractNumId w:val="4"/>
  </w:num>
  <w:num w:numId="5" w16cid:durableId="1531457693">
    <w:abstractNumId w:val="2"/>
  </w:num>
  <w:num w:numId="6" w16cid:durableId="875700658">
    <w:abstractNumId w:val="5"/>
  </w:num>
  <w:num w:numId="7" w16cid:durableId="1309935848">
    <w:abstractNumId w:val="6"/>
  </w:num>
  <w:num w:numId="8" w16cid:durableId="537278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4EC4"/>
    <w:rsid w:val="00006377"/>
    <w:rsid w:val="00007514"/>
    <w:rsid w:val="00007568"/>
    <w:rsid w:val="00010BEF"/>
    <w:rsid w:val="00010C3F"/>
    <w:rsid w:val="00014FCB"/>
    <w:rsid w:val="0001628F"/>
    <w:rsid w:val="00016349"/>
    <w:rsid w:val="00016577"/>
    <w:rsid w:val="00023BEF"/>
    <w:rsid w:val="00023D4F"/>
    <w:rsid w:val="00024C19"/>
    <w:rsid w:val="00025A87"/>
    <w:rsid w:val="00025B59"/>
    <w:rsid w:val="00025D9C"/>
    <w:rsid w:val="00030E6E"/>
    <w:rsid w:val="0003277D"/>
    <w:rsid w:val="00034142"/>
    <w:rsid w:val="00035355"/>
    <w:rsid w:val="00035446"/>
    <w:rsid w:val="000364D8"/>
    <w:rsid w:val="00040BE9"/>
    <w:rsid w:val="0004148F"/>
    <w:rsid w:val="00041AC9"/>
    <w:rsid w:val="000430C1"/>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779DD"/>
    <w:rsid w:val="00080536"/>
    <w:rsid w:val="0008451F"/>
    <w:rsid w:val="00086F9B"/>
    <w:rsid w:val="00090861"/>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B7526"/>
    <w:rsid w:val="000C0C3F"/>
    <w:rsid w:val="000C204A"/>
    <w:rsid w:val="000C27FC"/>
    <w:rsid w:val="000C360C"/>
    <w:rsid w:val="000C77C4"/>
    <w:rsid w:val="000C7A65"/>
    <w:rsid w:val="000D1C3E"/>
    <w:rsid w:val="000D2EC3"/>
    <w:rsid w:val="000D367E"/>
    <w:rsid w:val="000D5286"/>
    <w:rsid w:val="000E5136"/>
    <w:rsid w:val="000E5441"/>
    <w:rsid w:val="000F17DE"/>
    <w:rsid w:val="000F291B"/>
    <w:rsid w:val="000F3BBF"/>
    <w:rsid w:val="000F4E59"/>
    <w:rsid w:val="0010429F"/>
    <w:rsid w:val="00104841"/>
    <w:rsid w:val="00111662"/>
    <w:rsid w:val="0011402A"/>
    <w:rsid w:val="00114338"/>
    <w:rsid w:val="00114A32"/>
    <w:rsid w:val="00120A89"/>
    <w:rsid w:val="0012332C"/>
    <w:rsid w:val="00124ACD"/>
    <w:rsid w:val="00124B23"/>
    <w:rsid w:val="00125AAB"/>
    <w:rsid w:val="001273CA"/>
    <w:rsid w:val="00130500"/>
    <w:rsid w:val="0013123A"/>
    <w:rsid w:val="00132BF8"/>
    <w:rsid w:val="0013364C"/>
    <w:rsid w:val="00133D8D"/>
    <w:rsid w:val="001355CE"/>
    <w:rsid w:val="00135A7B"/>
    <w:rsid w:val="001400CF"/>
    <w:rsid w:val="00140EF5"/>
    <w:rsid w:val="0014127E"/>
    <w:rsid w:val="001441D7"/>
    <w:rsid w:val="00144342"/>
    <w:rsid w:val="00145A22"/>
    <w:rsid w:val="001519A7"/>
    <w:rsid w:val="00151E2B"/>
    <w:rsid w:val="001533B2"/>
    <w:rsid w:val="00155707"/>
    <w:rsid w:val="00164F8E"/>
    <w:rsid w:val="00165B44"/>
    <w:rsid w:val="00165F60"/>
    <w:rsid w:val="001745E4"/>
    <w:rsid w:val="001852DF"/>
    <w:rsid w:val="001854F2"/>
    <w:rsid w:val="00186A40"/>
    <w:rsid w:val="001876A2"/>
    <w:rsid w:val="00190273"/>
    <w:rsid w:val="0019266F"/>
    <w:rsid w:val="001947E4"/>
    <w:rsid w:val="00195F3F"/>
    <w:rsid w:val="001A3DBA"/>
    <w:rsid w:val="001A4546"/>
    <w:rsid w:val="001A4E8D"/>
    <w:rsid w:val="001A5C98"/>
    <w:rsid w:val="001A765B"/>
    <w:rsid w:val="001A7767"/>
    <w:rsid w:val="001B1262"/>
    <w:rsid w:val="001B379C"/>
    <w:rsid w:val="001B6FE8"/>
    <w:rsid w:val="001B79CC"/>
    <w:rsid w:val="001B7F41"/>
    <w:rsid w:val="001C060E"/>
    <w:rsid w:val="001C0753"/>
    <w:rsid w:val="001C7779"/>
    <w:rsid w:val="001C795F"/>
    <w:rsid w:val="001D2BB8"/>
    <w:rsid w:val="001D30C5"/>
    <w:rsid w:val="001D49CE"/>
    <w:rsid w:val="001D698B"/>
    <w:rsid w:val="001D7F23"/>
    <w:rsid w:val="001E14C5"/>
    <w:rsid w:val="001E1698"/>
    <w:rsid w:val="001E2A34"/>
    <w:rsid w:val="001E3714"/>
    <w:rsid w:val="001E6E2C"/>
    <w:rsid w:val="001F00E4"/>
    <w:rsid w:val="001F691C"/>
    <w:rsid w:val="001F74E2"/>
    <w:rsid w:val="001F7885"/>
    <w:rsid w:val="001F7A15"/>
    <w:rsid w:val="00201E29"/>
    <w:rsid w:val="0020267B"/>
    <w:rsid w:val="00202B44"/>
    <w:rsid w:val="002030ED"/>
    <w:rsid w:val="0020347B"/>
    <w:rsid w:val="00204A71"/>
    <w:rsid w:val="00204EFD"/>
    <w:rsid w:val="00206B3E"/>
    <w:rsid w:val="00206E13"/>
    <w:rsid w:val="00207648"/>
    <w:rsid w:val="00210107"/>
    <w:rsid w:val="00212F08"/>
    <w:rsid w:val="002166E5"/>
    <w:rsid w:val="00216E04"/>
    <w:rsid w:val="00217006"/>
    <w:rsid w:val="00217673"/>
    <w:rsid w:val="00217EC0"/>
    <w:rsid w:val="00220477"/>
    <w:rsid w:val="00222B62"/>
    <w:rsid w:val="00223342"/>
    <w:rsid w:val="002241C3"/>
    <w:rsid w:val="00230DC2"/>
    <w:rsid w:val="00231EFC"/>
    <w:rsid w:val="00232100"/>
    <w:rsid w:val="0023467B"/>
    <w:rsid w:val="00235097"/>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773F6"/>
    <w:rsid w:val="00281D10"/>
    <w:rsid w:val="00282319"/>
    <w:rsid w:val="0028297E"/>
    <w:rsid w:val="00283122"/>
    <w:rsid w:val="00285119"/>
    <w:rsid w:val="00285431"/>
    <w:rsid w:val="002860E9"/>
    <w:rsid w:val="002931D8"/>
    <w:rsid w:val="002A21AE"/>
    <w:rsid w:val="002A2B63"/>
    <w:rsid w:val="002A353E"/>
    <w:rsid w:val="002A3B7A"/>
    <w:rsid w:val="002A431A"/>
    <w:rsid w:val="002A5519"/>
    <w:rsid w:val="002A5F0E"/>
    <w:rsid w:val="002A63EB"/>
    <w:rsid w:val="002A643C"/>
    <w:rsid w:val="002B102D"/>
    <w:rsid w:val="002B536A"/>
    <w:rsid w:val="002C1A4D"/>
    <w:rsid w:val="002C4D6B"/>
    <w:rsid w:val="002D2A50"/>
    <w:rsid w:val="002D3BB1"/>
    <w:rsid w:val="002D5956"/>
    <w:rsid w:val="002D61CF"/>
    <w:rsid w:val="002E0489"/>
    <w:rsid w:val="002E1C6E"/>
    <w:rsid w:val="002E56EF"/>
    <w:rsid w:val="002E580E"/>
    <w:rsid w:val="002E732A"/>
    <w:rsid w:val="002F0D48"/>
    <w:rsid w:val="002F15B1"/>
    <w:rsid w:val="002F5487"/>
    <w:rsid w:val="002F6173"/>
    <w:rsid w:val="002F755C"/>
    <w:rsid w:val="002F7DF3"/>
    <w:rsid w:val="0030108A"/>
    <w:rsid w:val="003028F2"/>
    <w:rsid w:val="00306E92"/>
    <w:rsid w:val="00310767"/>
    <w:rsid w:val="003112A5"/>
    <w:rsid w:val="0031151B"/>
    <w:rsid w:val="00311E69"/>
    <w:rsid w:val="00312360"/>
    <w:rsid w:val="00313FF3"/>
    <w:rsid w:val="003149E6"/>
    <w:rsid w:val="003152ED"/>
    <w:rsid w:val="00315CE4"/>
    <w:rsid w:val="00321C95"/>
    <w:rsid w:val="003228C1"/>
    <w:rsid w:val="00326668"/>
    <w:rsid w:val="00326A3B"/>
    <w:rsid w:val="00326D7A"/>
    <w:rsid w:val="0033091F"/>
    <w:rsid w:val="00332E0F"/>
    <w:rsid w:val="00334235"/>
    <w:rsid w:val="00335425"/>
    <w:rsid w:val="00335E16"/>
    <w:rsid w:val="00335FEC"/>
    <w:rsid w:val="0033662C"/>
    <w:rsid w:val="00337235"/>
    <w:rsid w:val="00337927"/>
    <w:rsid w:val="00337FA7"/>
    <w:rsid w:val="00340FC0"/>
    <w:rsid w:val="003419DB"/>
    <w:rsid w:val="0034363E"/>
    <w:rsid w:val="0034691D"/>
    <w:rsid w:val="00357022"/>
    <w:rsid w:val="00362FA5"/>
    <w:rsid w:val="003708AB"/>
    <w:rsid w:val="00372317"/>
    <w:rsid w:val="003724BA"/>
    <w:rsid w:val="0037287A"/>
    <w:rsid w:val="003764E6"/>
    <w:rsid w:val="00376A99"/>
    <w:rsid w:val="00381130"/>
    <w:rsid w:val="003829AB"/>
    <w:rsid w:val="00383C10"/>
    <w:rsid w:val="003846B8"/>
    <w:rsid w:val="00385896"/>
    <w:rsid w:val="003866D1"/>
    <w:rsid w:val="00387D4B"/>
    <w:rsid w:val="00387F06"/>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B779D"/>
    <w:rsid w:val="003C16DA"/>
    <w:rsid w:val="003C1AC3"/>
    <w:rsid w:val="003C1D7D"/>
    <w:rsid w:val="003C2300"/>
    <w:rsid w:val="003C391C"/>
    <w:rsid w:val="003C4588"/>
    <w:rsid w:val="003C465B"/>
    <w:rsid w:val="003C6779"/>
    <w:rsid w:val="003D10A3"/>
    <w:rsid w:val="003D1D1F"/>
    <w:rsid w:val="003D6191"/>
    <w:rsid w:val="003D7B38"/>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18D6"/>
    <w:rsid w:val="00403C9B"/>
    <w:rsid w:val="00406FAE"/>
    <w:rsid w:val="00407BEB"/>
    <w:rsid w:val="00407DA2"/>
    <w:rsid w:val="00410D36"/>
    <w:rsid w:val="00412EAE"/>
    <w:rsid w:val="00416710"/>
    <w:rsid w:val="00420BB2"/>
    <w:rsid w:val="004226CF"/>
    <w:rsid w:val="00423053"/>
    <w:rsid w:val="0042471F"/>
    <w:rsid w:val="00424944"/>
    <w:rsid w:val="00430540"/>
    <w:rsid w:val="004352B2"/>
    <w:rsid w:val="00435819"/>
    <w:rsid w:val="00435A41"/>
    <w:rsid w:val="00436693"/>
    <w:rsid w:val="0043691B"/>
    <w:rsid w:val="0044082C"/>
    <w:rsid w:val="004419A9"/>
    <w:rsid w:val="00441DAB"/>
    <w:rsid w:val="00442156"/>
    <w:rsid w:val="00443F5B"/>
    <w:rsid w:val="00444757"/>
    <w:rsid w:val="00446076"/>
    <w:rsid w:val="004506DD"/>
    <w:rsid w:val="00450849"/>
    <w:rsid w:val="00453ADE"/>
    <w:rsid w:val="00454CE6"/>
    <w:rsid w:val="00454D25"/>
    <w:rsid w:val="00460871"/>
    <w:rsid w:val="00464BFD"/>
    <w:rsid w:val="00466A70"/>
    <w:rsid w:val="00467DBD"/>
    <w:rsid w:val="00470D2A"/>
    <w:rsid w:val="00474149"/>
    <w:rsid w:val="00475AD7"/>
    <w:rsid w:val="00477C67"/>
    <w:rsid w:val="0048097A"/>
    <w:rsid w:val="00482FAD"/>
    <w:rsid w:val="00484730"/>
    <w:rsid w:val="00493F2B"/>
    <w:rsid w:val="0049514F"/>
    <w:rsid w:val="004A2347"/>
    <w:rsid w:val="004A2E9C"/>
    <w:rsid w:val="004A3113"/>
    <w:rsid w:val="004A3DD9"/>
    <w:rsid w:val="004B06B9"/>
    <w:rsid w:val="004B2CEF"/>
    <w:rsid w:val="004B2D32"/>
    <w:rsid w:val="004B4059"/>
    <w:rsid w:val="004B4CAF"/>
    <w:rsid w:val="004B5646"/>
    <w:rsid w:val="004B72D2"/>
    <w:rsid w:val="004C117D"/>
    <w:rsid w:val="004C4110"/>
    <w:rsid w:val="004C5CE1"/>
    <w:rsid w:val="004D03BE"/>
    <w:rsid w:val="004D5488"/>
    <w:rsid w:val="004D7482"/>
    <w:rsid w:val="004E050D"/>
    <w:rsid w:val="004E4526"/>
    <w:rsid w:val="004E52E0"/>
    <w:rsid w:val="004E6601"/>
    <w:rsid w:val="004E6BC6"/>
    <w:rsid w:val="004F1ED0"/>
    <w:rsid w:val="004F3C3C"/>
    <w:rsid w:val="004F46FD"/>
    <w:rsid w:val="004F51D1"/>
    <w:rsid w:val="004F5816"/>
    <w:rsid w:val="004F5904"/>
    <w:rsid w:val="00501AA4"/>
    <w:rsid w:val="0050300B"/>
    <w:rsid w:val="00513DC4"/>
    <w:rsid w:val="00514C5D"/>
    <w:rsid w:val="00516DDF"/>
    <w:rsid w:val="005226A9"/>
    <w:rsid w:val="00524120"/>
    <w:rsid w:val="005243F7"/>
    <w:rsid w:val="005278AD"/>
    <w:rsid w:val="00527FA0"/>
    <w:rsid w:val="005311A3"/>
    <w:rsid w:val="005315C2"/>
    <w:rsid w:val="00533740"/>
    <w:rsid w:val="00533951"/>
    <w:rsid w:val="00536DE3"/>
    <w:rsid w:val="00537E9C"/>
    <w:rsid w:val="00545E3E"/>
    <w:rsid w:val="00546547"/>
    <w:rsid w:val="00550753"/>
    <w:rsid w:val="0056536F"/>
    <w:rsid w:val="00566C28"/>
    <w:rsid w:val="0056706E"/>
    <w:rsid w:val="00572C06"/>
    <w:rsid w:val="005732E7"/>
    <w:rsid w:val="00573EC0"/>
    <w:rsid w:val="00575A54"/>
    <w:rsid w:val="00576F3A"/>
    <w:rsid w:val="005772E5"/>
    <w:rsid w:val="005806F9"/>
    <w:rsid w:val="00580749"/>
    <w:rsid w:val="00580A97"/>
    <w:rsid w:val="00581428"/>
    <w:rsid w:val="00581846"/>
    <w:rsid w:val="00584A83"/>
    <w:rsid w:val="005858BC"/>
    <w:rsid w:val="00585E29"/>
    <w:rsid w:val="005879C2"/>
    <w:rsid w:val="005912DF"/>
    <w:rsid w:val="0059222C"/>
    <w:rsid w:val="00593D9D"/>
    <w:rsid w:val="005A09DF"/>
    <w:rsid w:val="005A1F4D"/>
    <w:rsid w:val="005A236B"/>
    <w:rsid w:val="005A7D1B"/>
    <w:rsid w:val="005B03CA"/>
    <w:rsid w:val="005B2918"/>
    <w:rsid w:val="005B2C39"/>
    <w:rsid w:val="005B2CFC"/>
    <w:rsid w:val="005B2E75"/>
    <w:rsid w:val="005B3A38"/>
    <w:rsid w:val="005B642D"/>
    <w:rsid w:val="005C33F7"/>
    <w:rsid w:val="005C41B2"/>
    <w:rsid w:val="005C4730"/>
    <w:rsid w:val="005C6587"/>
    <w:rsid w:val="005C6837"/>
    <w:rsid w:val="005D1656"/>
    <w:rsid w:val="005D254E"/>
    <w:rsid w:val="005E0C21"/>
    <w:rsid w:val="005E1ED4"/>
    <w:rsid w:val="005E24E1"/>
    <w:rsid w:val="005E4209"/>
    <w:rsid w:val="005E45ED"/>
    <w:rsid w:val="005E51C1"/>
    <w:rsid w:val="005F2BCB"/>
    <w:rsid w:val="005F580B"/>
    <w:rsid w:val="00600801"/>
    <w:rsid w:val="006013A3"/>
    <w:rsid w:val="00601AB4"/>
    <w:rsid w:val="0060352E"/>
    <w:rsid w:val="006064CF"/>
    <w:rsid w:val="00606D7B"/>
    <w:rsid w:val="006126A8"/>
    <w:rsid w:val="00612D45"/>
    <w:rsid w:val="0061723E"/>
    <w:rsid w:val="00621641"/>
    <w:rsid w:val="00633E29"/>
    <w:rsid w:val="006345A8"/>
    <w:rsid w:val="00637818"/>
    <w:rsid w:val="006400A0"/>
    <w:rsid w:val="00640649"/>
    <w:rsid w:val="00643BC8"/>
    <w:rsid w:val="0064545A"/>
    <w:rsid w:val="006466B1"/>
    <w:rsid w:val="00647622"/>
    <w:rsid w:val="00652117"/>
    <w:rsid w:val="00653CB6"/>
    <w:rsid w:val="00653D0A"/>
    <w:rsid w:val="00653FFF"/>
    <w:rsid w:val="00660613"/>
    <w:rsid w:val="00661602"/>
    <w:rsid w:val="00661C24"/>
    <w:rsid w:val="00662815"/>
    <w:rsid w:val="00674277"/>
    <w:rsid w:val="0067536D"/>
    <w:rsid w:val="00676AE0"/>
    <w:rsid w:val="00681C9D"/>
    <w:rsid w:val="00681EB5"/>
    <w:rsid w:val="0069034D"/>
    <w:rsid w:val="006911E3"/>
    <w:rsid w:val="0069197A"/>
    <w:rsid w:val="00692231"/>
    <w:rsid w:val="006947F8"/>
    <w:rsid w:val="0069558E"/>
    <w:rsid w:val="006957DF"/>
    <w:rsid w:val="006957E4"/>
    <w:rsid w:val="006A10F4"/>
    <w:rsid w:val="006A1EA1"/>
    <w:rsid w:val="006A2900"/>
    <w:rsid w:val="006A2B8A"/>
    <w:rsid w:val="006A4AAA"/>
    <w:rsid w:val="006A56A5"/>
    <w:rsid w:val="006A56CB"/>
    <w:rsid w:val="006B088E"/>
    <w:rsid w:val="006B1648"/>
    <w:rsid w:val="006B3809"/>
    <w:rsid w:val="006B3A4C"/>
    <w:rsid w:val="006B51E9"/>
    <w:rsid w:val="006B64B8"/>
    <w:rsid w:val="006B7688"/>
    <w:rsid w:val="006C0233"/>
    <w:rsid w:val="006C2C08"/>
    <w:rsid w:val="006C47ED"/>
    <w:rsid w:val="006C674B"/>
    <w:rsid w:val="006C6A6E"/>
    <w:rsid w:val="006D1583"/>
    <w:rsid w:val="006D5A39"/>
    <w:rsid w:val="006D66AB"/>
    <w:rsid w:val="006E2CD1"/>
    <w:rsid w:val="006E3881"/>
    <w:rsid w:val="006E589A"/>
    <w:rsid w:val="006F0D83"/>
    <w:rsid w:val="006F1F7C"/>
    <w:rsid w:val="006F2111"/>
    <w:rsid w:val="006F31E7"/>
    <w:rsid w:val="006F32BA"/>
    <w:rsid w:val="006F6719"/>
    <w:rsid w:val="006F6A6E"/>
    <w:rsid w:val="006F6C91"/>
    <w:rsid w:val="00700AA2"/>
    <w:rsid w:val="00703E7E"/>
    <w:rsid w:val="0070403F"/>
    <w:rsid w:val="007044CD"/>
    <w:rsid w:val="00704607"/>
    <w:rsid w:val="00705641"/>
    <w:rsid w:val="007075E0"/>
    <w:rsid w:val="0070765F"/>
    <w:rsid w:val="00712822"/>
    <w:rsid w:val="00715BC5"/>
    <w:rsid w:val="00716B4E"/>
    <w:rsid w:val="00716C63"/>
    <w:rsid w:val="00717190"/>
    <w:rsid w:val="00721E57"/>
    <w:rsid w:val="00723CFB"/>
    <w:rsid w:val="00733878"/>
    <w:rsid w:val="00735C76"/>
    <w:rsid w:val="00735D09"/>
    <w:rsid w:val="00737B85"/>
    <w:rsid w:val="007400F2"/>
    <w:rsid w:val="007411B9"/>
    <w:rsid w:val="00741837"/>
    <w:rsid w:val="0074513C"/>
    <w:rsid w:val="00755395"/>
    <w:rsid w:val="00756B38"/>
    <w:rsid w:val="0075712F"/>
    <w:rsid w:val="00757CD6"/>
    <w:rsid w:val="00762168"/>
    <w:rsid w:val="00762BE5"/>
    <w:rsid w:val="00767C44"/>
    <w:rsid w:val="00770E52"/>
    <w:rsid w:val="00776B9C"/>
    <w:rsid w:val="00780DA1"/>
    <w:rsid w:val="00782557"/>
    <w:rsid w:val="00785010"/>
    <w:rsid w:val="00787B55"/>
    <w:rsid w:val="00787E10"/>
    <w:rsid w:val="00791B0C"/>
    <w:rsid w:val="00791F8C"/>
    <w:rsid w:val="007924C9"/>
    <w:rsid w:val="00794214"/>
    <w:rsid w:val="0079498D"/>
    <w:rsid w:val="007A269E"/>
    <w:rsid w:val="007A29E7"/>
    <w:rsid w:val="007A37B0"/>
    <w:rsid w:val="007A4B6A"/>
    <w:rsid w:val="007A4ECB"/>
    <w:rsid w:val="007A747E"/>
    <w:rsid w:val="007A7569"/>
    <w:rsid w:val="007B1DFD"/>
    <w:rsid w:val="007B68F5"/>
    <w:rsid w:val="007C26A9"/>
    <w:rsid w:val="007C47E3"/>
    <w:rsid w:val="007D0511"/>
    <w:rsid w:val="007D06F3"/>
    <w:rsid w:val="007D588C"/>
    <w:rsid w:val="007E2268"/>
    <w:rsid w:val="007E59EE"/>
    <w:rsid w:val="007E5BA5"/>
    <w:rsid w:val="007E5F33"/>
    <w:rsid w:val="007E61D3"/>
    <w:rsid w:val="007E7DED"/>
    <w:rsid w:val="007F0C2D"/>
    <w:rsid w:val="007F4097"/>
    <w:rsid w:val="007F5340"/>
    <w:rsid w:val="007F636E"/>
    <w:rsid w:val="007F74C5"/>
    <w:rsid w:val="00801E34"/>
    <w:rsid w:val="00804922"/>
    <w:rsid w:val="00805813"/>
    <w:rsid w:val="00807121"/>
    <w:rsid w:val="00807A9A"/>
    <w:rsid w:val="008146B1"/>
    <w:rsid w:val="00814C52"/>
    <w:rsid w:val="00816254"/>
    <w:rsid w:val="00820A74"/>
    <w:rsid w:val="00821164"/>
    <w:rsid w:val="00821543"/>
    <w:rsid w:val="00821F8D"/>
    <w:rsid w:val="008230F4"/>
    <w:rsid w:val="00825CA8"/>
    <w:rsid w:val="00827926"/>
    <w:rsid w:val="00827C70"/>
    <w:rsid w:val="00830048"/>
    <w:rsid w:val="00832AF4"/>
    <w:rsid w:val="008332CC"/>
    <w:rsid w:val="00833AEA"/>
    <w:rsid w:val="00834947"/>
    <w:rsid w:val="008369BD"/>
    <w:rsid w:val="00836C96"/>
    <w:rsid w:val="0083702D"/>
    <w:rsid w:val="00843A02"/>
    <w:rsid w:val="008476F0"/>
    <w:rsid w:val="00847D5E"/>
    <w:rsid w:val="008509FF"/>
    <w:rsid w:val="00850A48"/>
    <w:rsid w:val="0085193C"/>
    <w:rsid w:val="00851BBB"/>
    <w:rsid w:val="00852741"/>
    <w:rsid w:val="0085506D"/>
    <w:rsid w:val="00857BBF"/>
    <w:rsid w:val="00861910"/>
    <w:rsid w:val="008631B1"/>
    <w:rsid w:val="008662AB"/>
    <w:rsid w:val="008667A6"/>
    <w:rsid w:val="008668EB"/>
    <w:rsid w:val="00866F46"/>
    <w:rsid w:val="008675E8"/>
    <w:rsid w:val="0087175D"/>
    <w:rsid w:val="008717AD"/>
    <w:rsid w:val="00872A63"/>
    <w:rsid w:val="00873740"/>
    <w:rsid w:val="00873E5B"/>
    <w:rsid w:val="00874E79"/>
    <w:rsid w:val="008777F1"/>
    <w:rsid w:val="00880AF0"/>
    <w:rsid w:val="00883BA3"/>
    <w:rsid w:val="00884926"/>
    <w:rsid w:val="00894D46"/>
    <w:rsid w:val="008A35E2"/>
    <w:rsid w:val="008A3F0D"/>
    <w:rsid w:val="008A4B35"/>
    <w:rsid w:val="008A60A8"/>
    <w:rsid w:val="008A6658"/>
    <w:rsid w:val="008A6ADD"/>
    <w:rsid w:val="008A6B78"/>
    <w:rsid w:val="008A7CD1"/>
    <w:rsid w:val="008B252B"/>
    <w:rsid w:val="008C029D"/>
    <w:rsid w:val="008C260B"/>
    <w:rsid w:val="008C31FE"/>
    <w:rsid w:val="008C49B3"/>
    <w:rsid w:val="008C4A8D"/>
    <w:rsid w:val="008D0B7B"/>
    <w:rsid w:val="008D5C15"/>
    <w:rsid w:val="008E0391"/>
    <w:rsid w:val="008E19F9"/>
    <w:rsid w:val="008E1F9C"/>
    <w:rsid w:val="008E4CBB"/>
    <w:rsid w:val="008E5BFC"/>
    <w:rsid w:val="008E6872"/>
    <w:rsid w:val="008F7CBE"/>
    <w:rsid w:val="00902C36"/>
    <w:rsid w:val="00910E78"/>
    <w:rsid w:val="00914EAC"/>
    <w:rsid w:val="009161A8"/>
    <w:rsid w:val="00921124"/>
    <w:rsid w:val="00921733"/>
    <w:rsid w:val="00922A8A"/>
    <w:rsid w:val="00923B12"/>
    <w:rsid w:val="009246D8"/>
    <w:rsid w:val="00924767"/>
    <w:rsid w:val="00925811"/>
    <w:rsid w:val="00926276"/>
    <w:rsid w:val="009272C0"/>
    <w:rsid w:val="00933828"/>
    <w:rsid w:val="00933C66"/>
    <w:rsid w:val="00934B4F"/>
    <w:rsid w:val="00936AC4"/>
    <w:rsid w:val="00944BB8"/>
    <w:rsid w:val="00944F22"/>
    <w:rsid w:val="0094620F"/>
    <w:rsid w:val="00946BED"/>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2479"/>
    <w:rsid w:val="00982BD6"/>
    <w:rsid w:val="00983851"/>
    <w:rsid w:val="009851C8"/>
    <w:rsid w:val="00985ECB"/>
    <w:rsid w:val="00987112"/>
    <w:rsid w:val="00990FDD"/>
    <w:rsid w:val="00991EDF"/>
    <w:rsid w:val="00992DE5"/>
    <w:rsid w:val="00994388"/>
    <w:rsid w:val="00994DAA"/>
    <w:rsid w:val="009963F3"/>
    <w:rsid w:val="009970AF"/>
    <w:rsid w:val="009A17D3"/>
    <w:rsid w:val="009A2AE4"/>
    <w:rsid w:val="009A47CE"/>
    <w:rsid w:val="009A4A8D"/>
    <w:rsid w:val="009A4F0C"/>
    <w:rsid w:val="009A683A"/>
    <w:rsid w:val="009A7F1B"/>
    <w:rsid w:val="009B21A7"/>
    <w:rsid w:val="009B2789"/>
    <w:rsid w:val="009B2F6E"/>
    <w:rsid w:val="009B3D2A"/>
    <w:rsid w:val="009B5111"/>
    <w:rsid w:val="009B7124"/>
    <w:rsid w:val="009B76D6"/>
    <w:rsid w:val="009C051C"/>
    <w:rsid w:val="009C1273"/>
    <w:rsid w:val="009C2561"/>
    <w:rsid w:val="009C2B3A"/>
    <w:rsid w:val="009C36AB"/>
    <w:rsid w:val="009C4457"/>
    <w:rsid w:val="009C4F4B"/>
    <w:rsid w:val="009C66F4"/>
    <w:rsid w:val="009C71FE"/>
    <w:rsid w:val="009D1E94"/>
    <w:rsid w:val="009D5AD8"/>
    <w:rsid w:val="009D71E7"/>
    <w:rsid w:val="009E1D58"/>
    <w:rsid w:val="009E2538"/>
    <w:rsid w:val="009E399E"/>
    <w:rsid w:val="009E3ACF"/>
    <w:rsid w:val="009E4D67"/>
    <w:rsid w:val="009F1E6F"/>
    <w:rsid w:val="009F4AF0"/>
    <w:rsid w:val="00A00F0B"/>
    <w:rsid w:val="00A10608"/>
    <w:rsid w:val="00A10FE9"/>
    <w:rsid w:val="00A1231D"/>
    <w:rsid w:val="00A12662"/>
    <w:rsid w:val="00A12BDD"/>
    <w:rsid w:val="00A13A07"/>
    <w:rsid w:val="00A14E0B"/>
    <w:rsid w:val="00A14F63"/>
    <w:rsid w:val="00A151F8"/>
    <w:rsid w:val="00A17162"/>
    <w:rsid w:val="00A17FD8"/>
    <w:rsid w:val="00A24C38"/>
    <w:rsid w:val="00A30058"/>
    <w:rsid w:val="00A32206"/>
    <w:rsid w:val="00A32453"/>
    <w:rsid w:val="00A324A9"/>
    <w:rsid w:val="00A326B9"/>
    <w:rsid w:val="00A33856"/>
    <w:rsid w:val="00A33C1D"/>
    <w:rsid w:val="00A34042"/>
    <w:rsid w:val="00A340B4"/>
    <w:rsid w:val="00A342F9"/>
    <w:rsid w:val="00A35AC3"/>
    <w:rsid w:val="00A4031D"/>
    <w:rsid w:val="00A428ED"/>
    <w:rsid w:val="00A44F0D"/>
    <w:rsid w:val="00A456D7"/>
    <w:rsid w:val="00A52F77"/>
    <w:rsid w:val="00A54CC6"/>
    <w:rsid w:val="00A54F6B"/>
    <w:rsid w:val="00A6150F"/>
    <w:rsid w:val="00A64D9A"/>
    <w:rsid w:val="00A65649"/>
    <w:rsid w:val="00A70409"/>
    <w:rsid w:val="00A71F27"/>
    <w:rsid w:val="00A7243B"/>
    <w:rsid w:val="00A739B3"/>
    <w:rsid w:val="00A73C5E"/>
    <w:rsid w:val="00A763ED"/>
    <w:rsid w:val="00A824EA"/>
    <w:rsid w:val="00A828B1"/>
    <w:rsid w:val="00A8712B"/>
    <w:rsid w:val="00A95907"/>
    <w:rsid w:val="00A968DB"/>
    <w:rsid w:val="00A97C86"/>
    <w:rsid w:val="00AA1447"/>
    <w:rsid w:val="00AA15DF"/>
    <w:rsid w:val="00AA3227"/>
    <w:rsid w:val="00AA7E0A"/>
    <w:rsid w:val="00AB1230"/>
    <w:rsid w:val="00AB19C2"/>
    <w:rsid w:val="00AB20FA"/>
    <w:rsid w:val="00AB4168"/>
    <w:rsid w:val="00AB5D4B"/>
    <w:rsid w:val="00AC01FA"/>
    <w:rsid w:val="00AC1787"/>
    <w:rsid w:val="00AC2391"/>
    <w:rsid w:val="00AC571F"/>
    <w:rsid w:val="00AC638A"/>
    <w:rsid w:val="00AC7A4E"/>
    <w:rsid w:val="00AD1849"/>
    <w:rsid w:val="00AD66B5"/>
    <w:rsid w:val="00AD71BA"/>
    <w:rsid w:val="00AE4CF8"/>
    <w:rsid w:val="00AE601F"/>
    <w:rsid w:val="00AE755F"/>
    <w:rsid w:val="00AF1835"/>
    <w:rsid w:val="00AF516E"/>
    <w:rsid w:val="00AF6336"/>
    <w:rsid w:val="00AF645D"/>
    <w:rsid w:val="00AF79DC"/>
    <w:rsid w:val="00B05A14"/>
    <w:rsid w:val="00B05E99"/>
    <w:rsid w:val="00B06373"/>
    <w:rsid w:val="00B10908"/>
    <w:rsid w:val="00B1106C"/>
    <w:rsid w:val="00B177F4"/>
    <w:rsid w:val="00B249EF"/>
    <w:rsid w:val="00B301F6"/>
    <w:rsid w:val="00B3159E"/>
    <w:rsid w:val="00B317A5"/>
    <w:rsid w:val="00B33A09"/>
    <w:rsid w:val="00B3606F"/>
    <w:rsid w:val="00B36154"/>
    <w:rsid w:val="00B364C0"/>
    <w:rsid w:val="00B4580D"/>
    <w:rsid w:val="00B476FE"/>
    <w:rsid w:val="00B50053"/>
    <w:rsid w:val="00B5421D"/>
    <w:rsid w:val="00B562CF"/>
    <w:rsid w:val="00B60176"/>
    <w:rsid w:val="00B63302"/>
    <w:rsid w:val="00B642F1"/>
    <w:rsid w:val="00B64E8C"/>
    <w:rsid w:val="00B652EB"/>
    <w:rsid w:val="00B67977"/>
    <w:rsid w:val="00B67CD1"/>
    <w:rsid w:val="00B7128F"/>
    <w:rsid w:val="00B73430"/>
    <w:rsid w:val="00B764CE"/>
    <w:rsid w:val="00B77E28"/>
    <w:rsid w:val="00B81942"/>
    <w:rsid w:val="00B821C7"/>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05E"/>
    <w:rsid w:val="00BB417D"/>
    <w:rsid w:val="00BB4E1C"/>
    <w:rsid w:val="00BB665D"/>
    <w:rsid w:val="00BC0A26"/>
    <w:rsid w:val="00BC193C"/>
    <w:rsid w:val="00BC48EE"/>
    <w:rsid w:val="00BC63C7"/>
    <w:rsid w:val="00BD0C3C"/>
    <w:rsid w:val="00BD0D8A"/>
    <w:rsid w:val="00BD1E4C"/>
    <w:rsid w:val="00BD3692"/>
    <w:rsid w:val="00BD4176"/>
    <w:rsid w:val="00BE15F6"/>
    <w:rsid w:val="00BE3E60"/>
    <w:rsid w:val="00BE6D28"/>
    <w:rsid w:val="00BE7B07"/>
    <w:rsid w:val="00BF0B7C"/>
    <w:rsid w:val="00BF10DC"/>
    <w:rsid w:val="00BF209D"/>
    <w:rsid w:val="00BF58C9"/>
    <w:rsid w:val="00BF5D88"/>
    <w:rsid w:val="00C00DDA"/>
    <w:rsid w:val="00C00E10"/>
    <w:rsid w:val="00C0120E"/>
    <w:rsid w:val="00C01442"/>
    <w:rsid w:val="00C03ADD"/>
    <w:rsid w:val="00C1502B"/>
    <w:rsid w:val="00C15C4E"/>
    <w:rsid w:val="00C16679"/>
    <w:rsid w:val="00C1761F"/>
    <w:rsid w:val="00C21567"/>
    <w:rsid w:val="00C21A71"/>
    <w:rsid w:val="00C2223E"/>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0A1"/>
    <w:rsid w:val="00C517CD"/>
    <w:rsid w:val="00C55EC3"/>
    <w:rsid w:val="00C561CD"/>
    <w:rsid w:val="00C56B4B"/>
    <w:rsid w:val="00C601AC"/>
    <w:rsid w:val="00C6131F"/>
    <w:rsid w:val="00C63441"/>
    <w:rsid w:val="00C64EE9"/>
    <w:rsid w:val="00C655A5"/>
    <w:rsid w:val="00C668DB"/>
    <w:rsid w:val="00C75FAF"/>
    <w:rsid w:val="00C760A5"/>
    <w:rsid w:val="00C778A6"/>
    <w:rsid w:val="00C801E1"/>
    <w:rsid w:val="00C803CE"/>
    <w:rsid w:val="00C82D71"/>
    <w:rsid w:val="00C85849"/>
    <w:rsid w:val="00C86006"/>
    <w:rsid w:val="00C87260"/>
    <w:rsid w:val="00C920D7"/>
    <w:rsid w:val="00C9371D"/>
    <w:rsid w:val="00C93FAE"/>
    <w:rsid w:val="00C954B0"/>
    <w:rsid w:val="00C96396"/>
    <w:rsid w:val="00C97B31"/>
    <w:rsid w:val="00CA0C47"/>
    <w:rsid w:val="00CA3215"/>
    <w:rsid w:val="00CA3B09"/>
    <w:rsid w:val="00CA4CFD"/>
    <w:rsid w:val="00CA573D"/>
    <w:rsid w:val="00CA5B7B"/>
    <w:rsid w:val="00CA5DA9"/>
    <w:rsid w:val="00CB01DF"/>
    <w:rsid w:val="00CB1343"/>
    <w:rsid w:val="00CB1347"/>
    <w:rsid w:val="00CB1563"/>
    <w:rsid w:val="00CB1CA4"/>
    <w:rsid w:val="00CB2564"/>
    <w:rsid w:val="00CB3AAD"/>
    <w:rsid w:val="00CB61F5"/>
    <w:rsid w:val="00CC0687"/>
    <w:rsid w:val="00CC10E3"/>
    <w:rsid w:val="00CC189E"/>
    <w:rsid w:val="00CC3ED2"/>
    <w:rsid w:val="00CC47C3"/>
    <w:rsid w:val="00CC60FA"/>
    <w:rsid w:val="00CC7402"/>
    <w:rsid w:val="00CD6C3C"/>
    <w:rsid w:val="00CD6EF5"/>
    <w:rsid w:val="00CD6F68"/>
    <w:rsid w:val="00CE3F13"/>
    <w:rsid w:val="00CE48CA"/>
    <w:rsid w:val="00CE584F"/>
    <w:rsid w:val="00CE6549"/>
    <w:rsid w:val="00CF0B32"/>
    <w:rsid w:val="00CF1987"/>
    <w:rsid w:val="00CF2945"/>
    <w:rsid w:val="00CF4242"/>
    <w:rsid w:val="00CF7664"/>
    <w:rsid w:val="00D021C4"/>
    <w:rsid w:val="00D0229B"/>
    <w:rsid w:val="00D03463"/>
    <w:rsid w:val="00D04681"/>
    <w:rsid w:val="00D06EA1"/>
    <w:rsid w:val="00D06FFB"/>
    <w:rsid w:val="00D10BE7"/>
    <w:rsid w:val="00D10BEA"/>
    <w:rsid w:val="00D139EA"/>
    <w:rsid w:val="00D13FDD"/>
    <w:rsid w:val="00D16D76"/>
    <w:rsid w:val="00D16EC9"/>
    <w:rsid w:val="00D211EB"/>
    <w:rsid w:val="00D22958"/>
    <w:rsid w:val="00D23525"/>
    <w:rsid w:val="00D275E5"/>
    <w:rsid w:val="00D278C9"/>
    <w:rsid w:val="00D31162"/>
    <w:rsid w:val="00D32020"/>
    <w:rsid w:val="00D3246E"/>
    <w:rsid w:val="00D33F18"/>
    <w:rsid w:val="00D35FF6"/>
    <w:rsid w:val="00D3778D"/>
    <w:rsid w:val="00D40DBF"/>
    <w:rsid w:val="00D435E1"/>
    <w:rsid w:val="00D43A76"/>
    <w:rsid w:val="00D45074"/>
    <w:rsid w:val="00D45662"/>
    <w:rsid w:val="00D45835"/>
    <w:rsid w:val="00D45897"/>
    <w:rsid w:val="00D465E4"/>
    <w:rsid w:val="00D52ED9"/>
    <w:rsid w:val="00D532AD"/>
    <w:rsid w:val="00D53750"/>
    <w:rsid w:val="00D55996"/>
    <w:rsid w:val="00D66F32"/>
    <w:rsid w:val="00D72862"/>
    <w:rsid w:val="00D728BD"/>
    <w:rsid w:val="00D746D3"/>
    <w:rsid w:val="00D75892"/>
    <w:rsid w:val="00D776E0"/>
    <w:rsid w:val="00D81940"/>
    <w:rsid w:val="00D81C3C"/>
    <w:rsid w:val="00D81EB8"/>
    <w:rsid w:val="00D85015"/>
    <w:rsid w:val="00D851A4"/>
    <w:rsid w:val="00D87ECE"/>
    <w:rsid w:val="00D90130"/>
    <w:rsid w:val="00D90FF7"/>
    <w:rsid w:val="00D91236"/>
    <w:rsid w:val="00D9335E"/>
    <w:rsid w:val="00D93AE3"/>
    <w:rsid w:val="00D95D1B"/>
    <w:rsid w:val="00DA0262"/>
    <w:rsid w:val="00DA05AB"/>
    <w:rsid w:val="00DA522D"/>
    <w:rsid w:val="00DA6CF8"/>
    <w:rsid w:val="00DA7B6E"/>
    <w:rsid w:val="00DA7C42"/>
    <w:rsid w:val="00DB2662"/>
    <w:rsid w:val="00DB360A"/>
    <w:rsid w:val="00DB364E"/>
    <w:rsid w:val="00DB5D92"/>
    <w:rsid w:val="00DB747D"/>
    <w:rsid w:val="00DC1397"/>
    <w:rsid w:val="00DC2B0A"/>
    <w:rsid w:val="00DC53D1"/>
    <w:rsid w:val="00DC55EC"/>
    <w:rsid w:val="00DC7295"/>
    <w:rsid w:val="00DD013B"/>
    <w:rsid w:val="00DD5935"/>
    <w:rsid w:val="00DD5A5D"/>
    <w:rsid w:val="00DD62E3"/>
    <w:rsid w:val="00DE66B8"/>
    <w:rsid w:val="00DE7287"/>
    <w:rsid w:val="00DE7BDA"/>
    <w:rsid w:val="00DF1CBA"/>
    <w:rsid w:val="00DF33D5"/>
    <w:rsid w:val="00DF5A1A"/>
    <w:rsid w:val="00E00D8F"/>
    <w:rsid w:val="00E04AE9"/>
    <w:rsid w:val="00E22371"/>
    <w:rsid w:val="00E232FC"/>
    <w:rsid w:val="00E24E4F"/>
    <w:rsid w:val="00E27004"/>
    <w:rsid w:val="00E30501"/>
    <w:rsid w:val="00E324A0"/>
    <w:rsid w:val="00E32544"/>
    <w:rsid w:val="00E33C7A"/>
    <w:rsid w:val="00E36051"/>
    <w:rsid w:val="00E36CA1"/>
    <w:rsid w:val="00E436DC"/>
    <w:rsid w:val="00E44B3C"/>
    <w:rsid w:val="00E45D47"/>
    <w:rsid w:val="00E50CAD"/>
    <w:rsid w:val="00E53E42"/>
    <w:rsid w:val="00E54302"/>
    <w:rsid w:val="00E54B1E"/>
    <w:rsid w:val="00E55179"/>
    <w:rsid w:val="00E55997"/>
    <w:rsid w:val="00E56592"/>
    <w:rsid w:val="00E602E9"/>
    <w:rsid w:val="00E65A62"/>
    <w:rsid w:val="00E66D64"/>
    <w:rsid w:val="00E72F34"/>
    <w:rsid w:val="00E74390"/>
    <w:rsid w:val="00E76D4E"/>
    <w:rsid w:val="00E77228"/>
    <w:rsid w:val="00E80215"/>
    <w:rsid w:val="00E8074A"/>
    <w:rsid w:val="00E81696"/>
    <w:rsid w:val="00E81EA5"/>
    <w:rsid w:val="00E83CE8"/>
    <w:rsid w:val="00E86AA8"/>
    <w:rsid w:val="00E923FF"/>
    <w:rsid w:val="00E92601"/>
    <w:rsid w:val="00E92868"/>
    <w:rsid w:val="00E93FF2"/>
    <w:rsid w:val="00E943CE"/>
    <w:rsid w:val="00E945A0"/>
    <w:rsid w:val="00E96195"/>
    <w:rsid w:val="00EA26AD"/>
    <w:rsid w:val="00EA644D"/>
    <w:rsid w:val="00EB0BFE"/>
    <w:rsid w:val="00EB1616"/>
    <w:rsid w:val="00EB1FDA"/>
    <w:rsid w:val="00EB5C21"/>
    <w:rsid w:val="00EB6636"/>
    <w:rsid w:val="00EC27C9"/>
    <w:rsid w:val="00EC2C95"/>
    <w:rsid w:val="00EC35C2"/>
    <w:rsid w:val="00EC6CD2"/>
    <w:rsid w:val="00EC6DDB"/>
    <w:rsid w:val="00EC7EA6"/>
    <w:rsid w:val="00ED4F10"/>
    <w:rsid w:val="00ED50AC"/>
    <w:rsid w:val="00ED5BCD"/>
    <w:rsid w:val="00ED7FBA"/>
    <w:rsid w:val="00EE2BD8"/>
    <w:rsid w:val="00EE405A"/>
    <w:rsid w:val="00EE5189"/>
    <w:rsid w:val="00EE5519"/>
    <w:rsid w:val="00EF083E"/>
    <w:rsid w:val="00EF40D1"/>
    <w:rsid w:val="00EF60CC"/>
    <w:rsid w:val="00F00513"/>
    <w:rsid w:val="00F01A80"/>
    <w:rsid w:val="00F0529C"/>
    <w:rsid w:val="00F055CB"/>
    <w:rsid w:val="00F06EA8"/>
    <w:rsid w:val="00F10AAA"/>
    <w:rsid w:val="00F123F2"/>
    <w:rsid w:val="00F13C60"/>
    <w:rsid w:val="00F1478B"/>
    <w:rsid w:val="00F15AFF"/>
    <w:rsid w:val="00F17BDE"/>
    <w:rsid w:val="00F200C9"/>
    <w:rsid w:val="00F21929"/>
    <w:rsid w:val="00F221AF"/>
    <w:rsid w:val="00F2324C"/>
    <w:rsid w:val="00F26832"/>
    <w:rsid w:val="00F3017B"/>
    <w:rsid w:val="00F3409B"/>
    <w:rsid w:val="00F34B3E"/>
    <w:rsid w:val="00F34D62"/>
    <w:rsid w:val="00F41161"/>
    <w:rsid w:val="00F4139B"/>
    <w:rsid w:val="00F41698"/>
    <w:rsid w:val="00F421F7"/>
    <w:rsid w:val="00F45114"/>
    <w:rsid w:val="00F45CC3"/>
    <w:rsid w:val="00F460BE"/>
    <w:rsid w:val="00F479B9"/>
    <w:rsid w:val="00F527ED"/>
    <w:rsid w:val="00F53522"/>
    <w:rsid w:val="00F539E7"/>
    <w:rsid w:val="00F53B1E"/>
    <w:rsid w:val="00F53C54"/>
    <w:rsid w:val="00F53D77"/>
    <w:rsid w:val="00F55D70"/>
    <w:rsid w:val="00F55F81"/>
    <w:rsid w:val="00F56C6B"/>
    <w:rsid w:val="00F61E3C"/>
    <w:rsid w:val="00F61F0C"/>
    <w:rsid w:val="00F62BB4"/>
    <w:rsid w:val="00F62FA9"/>
    <w:rsid w:val="00F66EF8"/>
    <w:rsid w:val="00F72627"/>
    <w:rsid w:val="00F73E52"/>
    <w:rsid w:val="00F73F21"/>
    <w:rsid w:val="00F74C3A"/>
    <w:rsid w:val="00F74D76"/>
    <w:rsid w:val="00F76E8F"/>
    <w:rsid w:val="00F777D9"/>
    <w:rsid w:val="00F86797"/>
    <w:rsid w:val="00F871E5"/>
    <w:rsid w:val="00F87B7F"/>
    <w:rsid w:val="00F91F15"/>
    <w:rsid w:val="00F9397D"/>
    <w:rsid w:val="00FA4565"/>
    <w:rsid w:val="00FA5B16"/>
    <w:rsid w:val="00FA6B9F"/>
    <w:rsid w:val="00FB3079"/>
    <w:rsid w:val="00FB4B4F"/>
    <w:rsid w:val="00FC07B4"/>
    <w:rsid w:val="00FC6A66"/>
    <w:rsid w:val="00FD20B2"/>
    <w:rsid w:val="00FD290F"/>
    <w:rsid w:val="00FD3296"/>
    <w:rsid w:val="00FE02F4"/>
    <w:rsid w:val="00FE0791"/>
    <w:rsid w:val="00FE36CB"/>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 w:type="paragraph" w:styleId="Literaturverzeichnis">
    <w:name w:val="Bibliography"/>
    <w:basedOn w:val="Standard"/>
    <w:next w:val="Standard"/>
    <w:uiPriority w:val="37"/>
    <w:unhideWhenUsed/>
    <w:rsid w:val="003149E6"/>
  </w:style>
  <w:style w:type="character" w:styleId="Kommentarzeichen">
    <w:name w:val="annotation reference"/>
    <w:basedOn w:val="Absatz-Standardschriftart"/>
    <w:uiPriority w:val="99"/>
    <w:semiHidden/>
    <w:unhideWhenUsed/>
    <w:rsid w:val="00CA5DA9"/>
    <w:rPr>
      <w:sz w:val="16"/>
      <w:szCs w:val="16"/>
    </w:rPr>
  </w:style>
  <w:style w:type="paragraph" w:styleId="Kommentartext">
    <w:name w:val="annotation text"/>
    <w:basedOn w:val="Standard"/>
    <w:link w:val="KommentartextZchn"/>
    <w:uiPriority w:val="99"/>
    <w:unhideWhenUsed/>
    <w:rsid w:val="00CA5DA9"/>
    <w:pPr>
      <w:spacing w:line="240" w:lineRule="auto"/>
    </w:pPr>
    <w:rPr>
      <w:sz w:val="20"/>
      <w:szCs w:val="20"/>
    </w:rPr>
  </w:style>
  <w:style w:type="character" w:customStyle="1" w:styleId="KommentartextZchn">
    <w:name w:val="Kommentartext Zchn"/>
    <w:basedOn w:val="Absatz-Standardschriftart"/>
    <w:link w:val="Kommentartext"/>
    <w:uiPriority w:val="99"/>
    <w:rsid w:val="00CA5DA9"/>
    <w:rPr>
      <w:sz w:val="20"/>
      <w:szCs w:val="20"/>
    </w:rPr>
  </w:style>
  <w:style w:type="paragraph" w:styleId="Kommentarthema">
    <w:name w:val="annotation subject"/>
    <w:basedOn w:val="Kommentartext"/>
    <w:next w:val="Kommentartext"/>
    <w:link w:val="KommentarthemaZchn"/>
    <w:uiPriority w:val="99"/>
    <w:semiHidden/>
    <w:unhideWhenUsed/>
    <w:rsid w:val="00CA5DA9"/>
    <w:rPr>
      <w:b/>
      <w:bCs/>
    </w:rPr>
  </w:style>
  <w:style w:type="character" w:customStyle="1" w:styleId="KommentarthemaZchn">
    <w:name w:val="Kommentarthema Zchn"/>
    <w:basedOn w:val="KommentartextZchn"/>
    <w:link w:val="Kommentarthema"/>
    <w:uiPriority w:val="99"/>
    <w:semiHidden/>
    <w:rsid w:val="00CA5DA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hyperlink" Target="https://www.bfs.admin.ch/bfs/de/home/statistiken/energie.assetdetail.28065403.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41</Words>
  <Characters>33653</Characters>
  <Application>Microsoft Office Word</Application>
  <DocSecurity>0</DocSecurity>
  <Lines>280</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843</cp:revision>
  <dcterms:created xsi:type="dcterms:W3CDTF">2023-09-28T09:11:00Z</dcterms:created>
  <dcterms:modified xsi:type="dcterms:W3CDTF">2023-10-1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gGJ6SDj"/&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